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905" w:rsidRDefault="00FF0905">
      <w:pPr>
        <w:spacing w:after="0" w:line="240" w:lineRule="auto"/>
        <w:jc w:val="center"/>
        <w:rPr>
          <w:b/>
          <w:sz w:val="24"/>
          <w:szCs w:val="24"/>
        </w:rPr>
      </w:pPr>
    </w:p>
    <w:p w:rsidR="00FF0905" w:rsidRDefault="00FF0905" w:rsidP="00607DF5">
      <w:pPr>
        <w:spacing w:line="240" w:lineRule="auto"/>
        <w:jc w:val="center"/>
        <w:rPr>
          <w:b/>
          <w:sz w:val="24"/>
          <w:szCs w:val="24"/>
        </w:rPr>
      </w:pPr>
    </w:p>
    <w:p w:rsidR="00FF0905" w:rsidRPr="00355F41" w:rsidRDefault="00355F41" w:rsidP="00607DF5">
      <w:pPr>
        <w:tabs>
          <w:tab w:val="left" w:pos="720"/>
          <w:tab w:val="left" w:pos="7230"/>
        </w:tabs>
        <w:spacing w:line="240" w:lineRule="auto"/>
        <w:jc w:val="center"/>
        <w:rPr>
          <w:rFonts w:ascii="Times New Roman" w:hAnsi="Times New Roman" w:cs="Times New Roman"/>
          <w:b/>
          <w:sz w:val="28"/>
          <w:szCs w:val="28"/>
        </w:rPr>
      </w:pPr>
      <w:r w:rsidRPr="00EF5036">
        <w:rPr>
          <w:rFonts w:ascii="Times New Roman" w:hAnsi="Times New Roman" w:cs="Times New Roman"/>
          <w:b/>
          <w:sz w:val="28"/>
          <w:szCs w:val="28"/>
        </w:rPr>
        <w:t>ENGLISH FOR BUSINESS IN HIGHER EDUCATION INSTITUTIONS: PERCEPTIONS OF ENGLISH EDUCATION STUDENTS</w:t>
      </w:r>
    </w:p>
    <w:p w:rsidR="00FF0905" w:rsidRDefault="00355F41">
      <w:pPr>
        <w:spacing w:after="0" w:line="240" w:lineRule="auto"/>
        <w:jc w:val="center"/>
        <w:rPr>
          <w:rFonts w:ascii="Times New Roman" w:eastAsia="Times New Roman" w:hAnsi="Times New Roman" w:cs="Times New Roman"/>
          <w:b/>
          <w:smallCaps/>
          <w:sz w:val="24"/>
          <w:szCs w:val="24"/>
          <w:vertAlign w:val="superscript"/>
        </w:rPr>
      </w:pPr>
      <w:proofErr w:type="gramStart"/>
      <w:r>
        <w:rPr>
          <w:rFonts w:ascii="Times New Roman" w:eastAsia="Times New Roman" w:hAnsi="Times New Roman" w:cs="Times New Roman"/>
          <w:b/>
          <w:sz w:val="24"/>
          <w:szCs w:val="24"/>
        </w:rPr>
        <w:t>Via Khusnia</w:t>
      </w:r>
      <w:r w:rsidR="00594508">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och</w:t>
      </w:r>
      <w:proofErr w:type="spellEnd"/>
      <w:r>
        <w:rPr>
          <w:rFonts w:ascii="Times New Roman" w:eastAsia="Times New Roman" w:hAnsi="Times New Roman" w:cs="Times New Roman"/>
          <w:b/>
          <w:sz w:val="24"/>
          <w:szCs w:val="24"/>
        </w:rPr>
        <w:t>.</w:t>
      </w:r>
      <w:proofErr w:type="gram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mron</w:t>
      </w:r>
      <w:proofErr w:type="spellEnd"/>
      <w:r>
        <w:rPr>
          <w:rFonts w:ascii="Times New Roman" w:eastAsia="Times New Roman" w:hAnsi="Times New Roman" w:cs="Times New Roman"/>
          <w:b/>
          <w:sz w:val="24"/>
          <w:szCs w:val="24"/>
        </w:rPr>
        <w:t xml:space="preserve"> Azami</w:t>
      </w:r>
      <w:r w:rsidR="00594508">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M. </w:t>
      </w:r>
      <w:proofErr w:type="spellStart"/>
      <w:r>
        <w:rPr>
          <w:rFonts w:ascii="Times New Roman" w:eastAsia="Times New Roman" w:hAnsi="Times New Roman" w:cs="Times New Roman"/>
          <w:b/>
          <w:sz w:val="24"/>
          <w:szCs w:val="24"/>
        </w:rPr>
        <w:t>Faruq</w:t>
      </w:r>
      <w:proofErr w:type="spellEnd"/>
      <w:r>
        <w:rPr>
          <w:rFonts w:ascii="Times New Roman" w:eastAsia="Times New Roman" w:hAnsi="Times New Roman" w:cs="Times New Roman"/>
          <w:b/>
          <w:sz w:val="24"/>
          <w:szCs w:val="24"/>
        </w:rPr>
        <w:t xml:space="preserve"> Ubaidillah</w:t>
      </w:r>
      <w:r w:rsidR="00594508">
        <w:rPr>
          <w:rFonts w:ascii="Times New Roman" w:eastAsia="Times New Roman" w:hAnsi="Times New Roman" w:cs="Times New Roman"/>
          <w:b/>
          <w:sz w:val="24"/>
          <w:szCs w:val="24"/>
          <w:vertAlign w:val="superscript"/>
        </w:rPr>
        <w:t>3</w:t>
      </w:r>
    </w:p>
    <w:p w:rsidR="00FF0905" w:rsidRDefault="005945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color w:val="000000"/>
          <w:vertAlign w:val="superscript"/>
        </w:rPr>
        <w:t>1</w:t>
      </w:r>
      <w:proofErr w:type="gramStart"/>
      <w:r>
        <w:rPr>
          <w:rFonts w:ascii="Times New Roman" w:eastAsia="Times New Roman" w:hAnsi="Times New Roman" w:cs="Times New Roman"/>
          <w:i/>
          <w:color w:val="000000"/>
          <w:vertAlign w:val="superscript"/>
        </w:rPr>
        <w:t>,2,3</w:t>
      </w:r>
      <w:proofErr w:type="gramEnd"/>
      <w:r>
        <w:rPr>
          <w:rFonts w:ascii="Times New Roman" w:eastAsia="Times New Roman" w:hAnsi="Times New Roman" w:cs="Times New Roman"/>
          <w:i/>
          <w:color w:val="000000"/>
          <w:vertAlign w:val="superscript"/>
        </w:rPr>
        <w:t xml:space="preserve"> </w:t>
      </w:r>
      <w:r w:rsidR="00355F41">
        <w:rPr>
          <w:rFonts w:ascii="Times New Roman" w:eastAsia="Times New Roman" w:hAnsi="Times New Roman" w:cs="Times New Roman"/>
          <w:i/>
        </w:rPr>
        <w:t>English Education D</w:t>
      </w:r>
      <w:r>
        <w:rPr>
          <w:rFonts w:ascii="Times New Roman" w:eastAsia="Times New Roman" w:hAnsi="Times New Roman" w:cs="Times New Roman"/>
          <w:i/>
        </w:rPr>
        <w:t>epartmen</w:t>
      </w:r>
      <w:r w:rsidR="00355F41">
        <w:rPr>
          <w:rFonts w:ascii="Times New Roman" w:eastAsia="Times New Roman" w:hAnsi="Times New Roman" w:cs="Times New Roman"/>
          <w:i/>
        </w:rPr>
        <w:t xml:space="preserve">t, </w:t>
      </w:r>
      <w:proofErr w:type="spellStart"/>
      <w:r w:rsidR="00355F41">
        <w:rPr>
          <w:rFonts w:ascii="Times New Roman" w:eastAsia="Times New Roman" w:hAnsi="Times New Roman" w:cs="Times New Roman"/>
          <w:i/>
        </w:rPr>
        <w:t>Universitas</w:t>
      </w:r>
      <w:proofErr w:type="spellEnd"/>
      <w:r w:rsidR="00355F41">
        <w:rPr>
          <w:rFonts w:ascii="Times New Roman" w:eastAsia="Times New Roman" w:hAnsi="Times New Roman" w:cs="Times New Roman"/>
          <w:i/>
        </w:rPr>
        <w:t xml:space="preserve"> Islam Malang</w:t>
      </w:r>
      <w:r>
        <w:rPr>
          <w:rFonts w:ascii="Times New Roman" w:eastAsia="Times New Roman" w:hAnsi="Times New Roman" w:cs="Times New Roman"/>
          <w:i/>
        </w:rPr>
        <w:t xml:space="preserve">, </w:t>
      </w:r>
      <w:r w:rsidR="00355F41">
        <w:rPr>
          <w:rFonts w:ascii="Times New Roman" w:eastAsia="Times New Roman" w:hAnsi="Times New Roman" w:cs="Times New Roman"/>
          <w:i/>
        </w:rPr>
        <w:t>Indonesia</w:t>
      </w:r>
    </w:p>
    <w:p w:rsidR="00FF0905" w:rsidRPr="004D59C1" w:rsidRDefault="00594508" w:rsidP="004D59C1">
      <w:pPr>
        <w:spacing w:after="0" w:line="240" w:lineRule="auto"/>
        <w:jc w:val="center"/>
        <w:rPr>
          <w:rFonts w:ascii="Times New Roman" w:eastAsia="Times New Roman" w:hAnsi="Times New Roman" w:cs="Times New Roman"/>
          <w:smallCaps/>
        </w:rPr>
      </w:pPr>
      <w:r>
        <w:rPr>
          <w:rFonts w:ascii="Times New Roman" w:eastAsia="Times New Roman" w:hAnsi="Times New Roman" w:cs="Times New Roman"/>
          <w:i/>
        </w:rPr>
        <w:t>Email</w:t>
      </w:r>
      <w:r>
        <w:rPr>
          <w:rFonts w:ascii="Times New Roman" w:eastAsia="Times New Roman" w:hAnsi="Times New Roman" w:cs="Times New Roman"/>
        </w:rPr>
        <w:t xml:space="preserve">: </w:t>
      </w:r>
      <w:r>
        <w:rPr>
          <w:rFonts w:ascii="Times New Roman" w:eastAsia="Times New Roman" w:hAnsi="Times New Roman" w:cs="Times New Roman"/>
          <w:i/>
          <w:sz w:val="24"/>
          <w:szCs w:val="24"/>
          <w:vertAlign w:val="superscript"/>
        </w:rPr>
        <w:t>1</w:t>
      </w:r>
      <w:r w:rsidR="00355F41">
        <w:rPr>
          <w:rFonts w:ascii="Times New Roman" w:eastAsia="Times New Roman" w:hAnsi="Times New Roman" w:cs="Times New Roman"/>
          <w:i/>
          <w:sz w:val="24"/>
          <w:szCs w:val="24"/>
        </w:rPr>
        <w:t xml:space="preserve"> 22101073069@unisma.ac.id</w:t>
      </w:r>
      <w:r>
        <w:rPr>
          <w:rFonts w:ascii="Times New Roman" w:eastAsia="Times New Roman" w:hAnsi="Times New Roman" w:cs="Times New Roman"/>
          <w:i/>
          <w:sz w:val="24"/>
          <w:szCs w:val="24"/>
        </w:rPr>
        <w:t xml:space="preserve">, </w:t>
      </w:r>
    </w:p>
    <w:p w:rsidR="00FF0905" w:rsidRDefault="00FF0905">
      <w:pPr>
        <w:spacing w:after="0" w:line="240" w:lineRule="auto"/>
        <w:jc w:val="center"/>
        <w:rPr>
          <w:rFonts w:ascii="Times New Roman" w:eastAsia="Times New Roman" w:hAnsi="Times New Roman" w:cs="Times New Roman"/>
          <w:b/>
          <w:sz w:val="20"/>
          <w:szCs w:val="20"/>
        </w:rPr>
      </w:pPr>
    </w:p>
    <w:p w:rsidR="00FF0905" w:rsidRDefault="00972FF8">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Abstract</w:t>
      </w:r>
    </w:p>
    <w:p w:rsidR="004D59C1" w:rsidRDefault="004D59C1" w:rsidP="004D59C1">
      <w:pPr>
        <w:spacing w:after="0"/>
        <w:jc w:val="both"/>
        <w:rPr>
          <w:rFonts w:ascii="Garamond" w:eastAsia="Times New Roman" w:hAnsi="Garamond" w:cs="Times New Roman"/>
        </w:rPr>
      </w:pPr>
      <w:r w:rsidRPr="004D59C1">
        <w:rPr>
          <w:rFonts w:ascii="Garamond" w:hAnsi="Garamond" w:cs="Times New Roman"/>
        </w:rPr>
        <w:t>Despite its growing importance, students’ perceptions and experiences of English for Business remain diverse and often underexplored, especially among English Education majors.</w:t>
      </w:r>
      <w:r w:rsidRPr="00607DF5">
        <w:rPr>
          <w:rFonts w:ascii="Times New Roman" w:hAnsi="Times New Roman" w:cs="Times New Roman"/>
        </w:rPr>
        <w:t xml:space="preserve"> </w:t>
      </w:r>
      <w:r w:rsidR="00972FF8">
        <w:rPr>
          <w:rFonts w:ascii="Garamond" w:eastAsia="Times New Roman" w:hAnsi="Garamond" w:cs="Times New Roman"/>
        </w:rPr>
        <w:t>T</w:t>
      </w:r>
      <w:r w:rsidR="00972FF8" w:rsidRPr="00972FF8">
        <w:rPr>
          <w:rFonts w:ascii="Garamond" w:eastAsia="Times New Roman" w:hAnsi="Garamond" w:cs="Times New Roman"/>
        </w:rPr>
        <w:t>his study aims to examine the perceptions of English Education students toward the English for Business course and to identify the various challenges they encounter throughout the learning process. Employing an explanatory sequential mixed-method design, data were collected through a survey of 35 seventh-semester students at a private university in Malang and in-depth interviews with 4 selected participants. The findings reveal that students hold positive perceptions of the course, recognizing its relevance and usefulness in preparing for the global workforce, particularly in professional communication, teamwork, and intercultural competence. Their motivation is high, driven by personal interest and career goals. However, challenges remain, especially in writing business documents and speaking professionally, largely due to limited vocabulary, low confidence, and difficulty distinguishing between formal and info</w:t>
      </w:r>
      <w:r w:rsidR="00607DF5">
        <w:rPr>
          <w:rFonts w:ascii="Garamond" w:eastAsia="Times New Roman" w:hAnsi="Garamond" w:cs="Times New Roman"/>
        </w:rPr>
        <w:t>rmal language</w:t>
      </w:r>
      <w:r w:rsidR="00972FF8" w:rsidRPr="00972FF8">
        <w:rPr>
          <w:rFonts w:ascii="Garamond" w:eastAsia="Times New Roman" w:hAnsi="Garamond" w:cs="Times New Roman"/>
        </w:rPr>
        <w:t>.</w:t>
      </w:r>
    </w:p>
    <w:p w:rsidR="009B7A2E" w:rsidRPr="004D59C1" w:rsidRDefault="00594508" w:rsidP="004D59C1">
      <w:pPr>
        <w:spacing w:after="0"/>
        <w:jc w:val="both"/>
        <w:rPr>
          <w:rFonts w:ascii="Garamond" w:eastAsia="Times New Roman" w:hAnsi="Garamond" w:cs="Times New Roman"/>
        </w:rPr>
      </w:pPr>
      <w:r>
        <w:rPr>
          <w:rFonts w:ascii="Times New Roman" w:eastAsia="Times New Roman" w:hAnsi="Times New Roman" w:cs="Times New Roman"/>
          <w:b/>
        </w:rPr>
        <w:t xml:space="preserve">Keywords: </w:t>
      </w:r>
      <w:r w:rsidR="009B7A2E" w:rsidRPr="009B7A2E">
        <w:rPr>
          <w:rFonts w:ascii="Times New Roman" w:hAnsi="Times New Roman" w:cs="Times New Roman"/>
        </w:rPr>
        <w:t>English education; English Education Student; English for business; Challenges; Perceptions</w:t>
      </w:r>
    </w:p>
    <w:p w:rsidR="00FF0905" w:rsidRDefault="00FF0905" w:rsidP="004D59C1">
      <w:pPr>
        <w:spacing w:after="0" w:line="240" w:lineRule="auto"/>
        <w:jc w:val="both"/>
        <w:rPr>
          <w:rFonts w:ascii="Times New Roman" w:eastAsia="Times New Roman" w:hAnsi="Times New Roman" w:cs="Times New Roman"/>
        </w:rPr>
      </w:pPr>
    </w:p>
    <w:p w:rsidR="00FF0905" w:rsidRDefault="00594508" w:rsidP="004D59C1">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INTRODUCTION</w:t>
      </w:r>
    </w:p>
    <w:p w:rsidR="00355F41" w:rsidRPr="00301877" w:rsidRDefault="00355F41" w:rsidP="004D59C1">
      <w:pPr>
        <w:spacing w:after="0" w:line="240" w:lineRule="auto"/>
        <w:ind w:firstLine="720"/>
        <w:jc w:val="both"/>
        <w:rPr>
          <w:rFonts w:ascii="Times New Roman" w:hAnsi="Times New Roman" w:cs="Times New Roman"/>
        </w:rPr>
      </w:pPr>
      <w:r w:rsidRPr="00301877">
        <w:rPr>
          <w:rFonts w:ascii="Times New Roman" w:hAnsi="Times New Roman" w:cs="Times New Roman"/>
        </w:rPr>
        <w:t>In today’s increasingly globalized and competitive world, English has solidified its role as the dominant language of international communication. It</w:t>
      </w:r>
      <w:r w:rsidR="009B7A2E">
        <w:rPr>
          <w:rFonts w:ascii="Times New Roman" w:hAnsi="Times New Roman" w:cs="Times New Roman"/>
        </w:rPr>
        <w:t xml:space="preserve"> i</w:t>
      </w:r>
      <w:r w:rsidRPr="00301877">
        <w:rPr>
          <w:rFonts w:ascii="Times New Roman" w:hAnsi="Times New Roman" w:cs="Times New Roman"/>
        </w:rPr>
        <w:t xml:space="preserve">s presence deeply rooted in sectors such as business, diplomacy, technology, education, and media, positioning it as an essential tool for global communication. </w:t>
      </w:r>
      <w:r w:rsidR="00ED1254" w:rsidRPr="00ED1254">
        <w:rPr>
          <w:rFonts w:ascii="Times New Roman" w:hAnsi="Times New Roman" w:cs="Times New Roman"/>
        </w:rPr>
        <w:t>The ability to communicate in foreign languages, particularly English, is an important factor in achieving international competitiveness because it strengthens indi</w:t>
      </w:r>
      <w:r w:rsidR="00ED1254">
        <w:rPr>
          <w:rFonts w:ascii="Times New Roman" w:hAnsi="Times New Roman" w:cs="Times New Roman"/>
        </w:rPr>
        <w:t xml:space="preserve">vidual communication competence </w:t>
      </w:r>
      <w:r w:rsidRPr="00301877">
        <w:rPr>
          <w:rFonts w:ascii="Times New Roman" w:hAnsi="Times New Roman" w:cs="Times New Roman"/>
        </w:rPr>
        <w:t>(</w:t>
      </w:r>
      <w:proofErr w:type="spellStart"/>
      <w:r w:rsidRPr="00301877">
        <w:rPr>
          <w:rFonts w:ascii="Times New Roman" w:hAnsi="Times New Roman" w:cs="Times New Roman"/>
        </w:rPr>
        <w:t>Ubaidillah</w:t>
      </w:r>
      <w:proofErr w:type="spellEnd"/>
      <w:r w:rsidRPr="00301877">
        <w:rPr>
          <w:rFonts w:ascii="Times New Roman" w:hAnsi="Times New Roman" w:cs="Times New Roman"/>
        </w:rPr>
        <w:t xml:space="preserve">, 2019; </w:t>
      </w:r>
      <w:proofErr w:type="spellStart"/>
      <w:r w:rsidRPr="00301877">
        <w:rPr>
          <w:rFonts w:ascii="Times New Roman" w:hAnsi="Times New Roman" w:cs="Times New Roman"/>
        </w:rPr>
        <w:t>Yunus</w:t>
      </w:r>
      <w:proofErr w:type="spellEnd"/>
      <w:r w:rsidRPr="00301877">
        <w:rPr>
          <w:rFonts w:ascii="Times New Roman" w:hAnsi="Times New Roman" w:cs="Times New Roman"/>
        </w:rPr>
        <w:t xml:space="preserve"> et al.</w:t>
      </w:r>
      <w:proofErr w:type="gramStart"/>
      <w:r w:rsidRPr="00301877">
        <w:rPr>
          <w:rFonts w:ascii="Times New Roman" w:hAnsi="Times New Roman" w:cs="Times New Roman"/>
        </w:rPr>
        <w:t>,2023</w:t>
      </w:r>
      <w:proofErr w:type="gramEnd"/>
      <w:r w:rsidRPr="00301877">
        <w:rPr>
          <w:rFonts w:ascii="Times New Roman" w:hAnsi="Times New Roman" w:cs="Times New Roman"/>
        </w:rPr>
        <w:t>). Today, English is a common bridge for people worldwide, status as of February 2025: English was the most widely used language for web content, accounting for over 49.4% of websites (</w:t>
      </w:r>
      <w:proofErr w:type="spellStart"/>
      <w:r w:rsidRPr="00301877">
        <w:rPr>
          <w:rFonts w:ascii="Times New Roman" w:hAnsi="Times New Roman" w:cs="Times New Roman"/>
        </w:rPr>
        <w:t>Petrosyan</w:t>
      </w:r>
      <w:proofErr w:type="spellEnd"/>
      <w:r w:rsidRPr="00301877">
        <w:rPr>
          <w:rFonts w:ascii="Times New Roman" w:hAnsi="Times New Roman" w:cs="Times New Roman"/>
        </w:rPr>
        <w:t xml:space="preserve">, 2025). </w:t>
      </w:r>
    </w:p>
    <w:p w:rsidR="00355F41" w:rsidRPr="00301877" w:rsidRDefault="00355F41" w:rsidP="00355F41">
      <w:pPr>
        <w:spacing w:after="0" w:line="240" w:lineRule="auto"/>
        <w:ind w:firstLine="720"/>
        <w:jc w:val="both"/>
        <w:rPr>
          <w:rFonts w:ascii="Times New Roman" w:hAnsi="Times New Roman" w:cs="Times New Roman"/>
        </w:rPr>
      </w:pPr>
      <w:r w:rsidRPr="00301877">
        <w:rPr>
          <w:rFonts w:ascii="Times New Roman" w:hAnsi="Times New Roman" w:cs="Times New Roman"/>
        </w:rPr>
        <w:t xml:space="preserve">English is a key international language, especially important in the business world. Learning English for Business helps students develop communication skills, cultural awareness, and strategic thinking needed for global business interactions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OYdlHXUa","properties":{"formattedCitation":"(Louhiala-Salminen &amp; Kankaanranta, 2011)","plainCitation":"(Louhiala-Salminen &amp; Kankaanranta, 2011)","noteIndex":0},"citationItems":[{"id":747,"uris":["http://zotero.org/users/local/OwXL2B9h/items/X3S2NK6Z"],"itemData":{"id":747,"type":"article-journal","abstract":"On the basis of an extensive survey study conducted among business professionals engaging in global communication, this paper discusses communicative competence. Rapid changes in work environments, particularly advancing globalization and new technology, have highlighted the need for expanding our knowledge of the elements that constitute communicative competence in global encounters. Competence has been investigated by several researchers; however, the language perspective, particularly the language used for international communication, i.e. English as a Lingua Franca (ELF), has largely been ignored. Our findings indicate that global communicative competence consists of three layers: multicultural competence, competence in BELF (English as a Business Lingua Franca) and the communicator’s business know-how. Based on our findings, we present a model for Global Communicative Competence (GCC), which includes language as a key component. Implications for theory, practice and education include the need for a multidisciplinary approach and the acknowledgement of ELF/BELF as the language of global interaction. ELF/BELF assumes a shared “core” of the English language, but focuses on interactional skills, rapport building and the ability to ask for and provide clarifications.","container-title":"IEEE Transactions on Professional Communication","DOI":"10.1109/TPC.2011.2161844","ISSN":"0361-1434, 1558-1500","issue":"3","journalAbbreviation":"IEEE Trans. Profess. Commun.","language":"en","license":"https://ieeexplore.ieee.org/Xplorehelp/downloads/license-information/IEEE.html","page":"244-262","source":"DOI.org (Crossref)","title":"Professional communication in a global business context: The notion of global communicative competence","title-short":"Professional Communication in a Global Business Context","volume":"54","author":[{"family":"Louhiala-Salminen","given":"Leena"},{"family":"Kankaanranta","given":"Anne"}],"issued":{"date-parts":[["2011",9]]}}}],"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Louhiala-Salminen &amp; Kankaanranta, 2011)</w:t>
      </w:r>
      <w:r w:rsidRPr="00301877">
        <w:rPr>
          <w:rFonts w:ascii="Times New Roman" w:hAnsi="Times New Roman" w:cs="Times New Roman"/>
        </w:rPr>
        <w:fldChar w:fldCharType="end"/>
      </w:r>
      <w:r w:rsidRPr="00301877">
        <w:rPr>
          <w:rFonts w:ascii="Times New Roman" w:hAnsi="Times New Roman" w:cs="Times New Roman"/>
        </w:rPr>
        <w:t xml:space="preserve">. Mastering English for Business can lead to career advancement and open up international job opportunities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Uo0t2XmN","properties":{"formattedCitation":"(Galloway &amp; Rose, 2015)","plainCitation":"(Galloway &amp; Rose, 2015)","noteIndex":0},"citationItems":[{"id":749,"uris":["http://zotero.org/users/local/OwXL2B9h/items/9FLATHAM"],"itemData":{"id":749,"type":"book","abstract":"\"Introducing Global Englishes provides comprehensive coverage of relevant research in the fields of World Englishes, English as a Lingua Franca, and English as an International Language. The book introduces students to the current sociolinguistic uses of the English language, using a range of engaging and accessible examples from newspapers (Observer, Independent, Wall Street Journal), advertisements, and television shows. The book :Explains key concepts connected to the historical and contemporary spread of English.Explores the social, economic, educational, and political implications of Englishs rise as a world language.Includes comprehensive classroom-based activities, case studies, research tasks, assessment prompts, and extensive online resources.Introducing Global Englishes is essential reading for undergraduate and postgraduate students of applied linguistics, TESOL, and other related disciplines\"--","call-number":"PE1073 .G35 2015","event-place":"London ; New York","ISBN":"978-0-415-83531-2","language":"en","number-of-pages":"292","publisher":"Routledge, Taylor &amp; Francis Group","publisher-place":"London ; New York","source":"Library of Congress ISBN","title":"Introducing global Englishes","author":[{"family":"Galloway","given":"Nicola"},{"family":"Rose","given":"Heath"}],"issued":{"date-parts":[["2015"]]}}}],"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Galloway &amp; Rose, 2015)</w:t>
      </w:r>
      <w:r w:rsidRPr="00301877">
        <w:rPr>
          <w:rFonts w:ascii="Times New Roman" w:hAnsi="Times New Roman" w:cs="Times New Roman"/>
        </w:rPr>
        <w:fldChar w:fldCharType="end"/>
      </w:r>
      <w:r w:rsidRPr="00301877">
        <w:rPr>
          <w:rFonts w:ascii="Times New Roman" w:hAnsi="Times New Roman" w:cs="Times New Roman"/>
        </w:rPr>
        <w:t xml:space="preserve">. English for Business is categorized as higher education's English for Specific Purposes (ESP) components. According to </w:t>
      </w:r>
      <w:proofErr w:type="spellStart"/>
      <w:r w:rsidRPr="00301877">
        <w:rPr>
          <w:rFonts w:ascii="Times New Roman" w:hAnsi="Times New Roman" w:cs="Times New Roman"/>
        </w:rPr>
        <w:t>Rao</w:t>
      </w:r>
      <w:proofErr w:type="spellEnd"/>
      <w:r w:rsidRPr="00301877">
        <w:rPr>
          <w:rFonts w:ascii="Times New Roman" w:hAnsi="Times New Roman" w:cs="Times New Roman"/>
        </w:rPr>
        <w:t xml:space="preserve"> (2019) and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Tgh9mEIV","properties":{"formattedCitation":"(Fitria, 2019)","plainCitation":"(Fitria, 2019)","dontUpdate":true,"noteIndex":0},"citationItems":[{"id":804,"uris":["http://zotero.org/users/local/OwXL2B9h/items/PSRERDE5"],"itemData":{"id":804,"type":"article-journal","abstract":"Business English is one of the examples of the English for a Specific Purpose, In the case of Business English, it is largely used in international trade by many whose primary spoken or written language in English. In a globally connected world, Business English is becoming increasingly important as more and more companies need their staff to be multi-lingual language. The goal of any Business English Course is to allow its users to effectively communicate with others in a business environment, whether that communication is in correspondence, face to face meetings, or other methods. Therefore, a Business English Language may include topics such as business English reading, letters, and resumes, business phrases, or terms of sale, advertising, and marketing. Related to the definition of Business English or English for Business Purposes, it shares the important elements of needs analysis, syllabus design, course design, and the selection and development of materials with all ESP fields of work. Teaching Business English (English for Business) requires a teacher’s awareness of the subject matter. ESP combines the subject matter and English language teaching skills. The role of a teacher at this stage is managing to adapt teaching skills and strategies for teaching Business English.","language":"en","source":"Zotero","title":"Business english as a part of teaching english for business specific purposes (ESP) to economic students","author":[{"family":"Fitria","given":"Tira Nur"}],"issued":{"date-parts":[["2019"]]}}}],"schema":"https://github.com/citation-style-language/schema/raw/master/csl-citation.json"} </w:instrText>
      </w:r>
      <w:r w:rsidRPr="00301877">
        <w:rPr>
          <w:rFonts w:ascii="Times New Roman" w:hAnsi="Times New Roman" w:cs="Times New Roman"/>
        </w:rPr>
        <w:fldChar w:fldCharType="separate"/>
      </w:r>
      <w:proofErr w:type="spellStart"/>
      <w:r w:rsidRPr="00301877">
        <w:rPr>
          <w:rFonts w:ascii="Times New Roman" w:hAnsi="Times New Roman" w:cs="Times New Roman"/>
        </w:rPr>
        <w:t>Fitria</w:t>
      </w:r>
      <w:proofErr w:type="spellEnd"/>
      <w:r w:rsidRPr="00301877">
        <w:rPr>
          <w:rFonts w:ascii="Times New Roman" w:hAnsi="Times New Roman" w:cs="Times New Roman"/>
        </w:rPr>
        <w:t xml:space="preserve"> (2019)</w:t>
      </w:r>
      <w:r w:rsidRPr="00301877">
        <w:rPr>
          <w:rFonts w:ascii="Times New Roman" w:hAnsi="Times New Roman" w:cs="Times New Roman"/>
        </w:rPr>
        <w:fldChar w:fldCharType="end"/>
      </w:r>
      <w:r w:rsidRPr="00301877">
        <w:rPr>
          <w:rFonts w:ascii="Times New Roman" w:hAnsi="Times New Roman" w:cs="Times New Roman"/>
        </w:rPr>
        <w:t>, Business English, as a form of English for Specific Purposes (ESP), is designed to meet the specific needs of professionals in international trade by enabling effective communication in business contexts such as correspondence, meetings, and negotiations.</w:t>
      </w:r>
    </w:p>
    <w:p w:rsidR="00ED1254" w:rsidRDefault="00ED1254" w:rsidP="00ED1254">
      <w:pPr>
        <w:spacing w:after="0" w:line="240" w:lineRule="auto"/>
        <w:ind w:firstLine="720"/>
        <w:jc w:val="both"/>
        <w:rPr>
          <w:rFonts w:ascii="Times New Roman" w:hAnsi="Times New Roman" w:cs="Times New Roman"/>
        </w:rPr>
      </w:pPr>
      <w:r w:rsidRPr="00ED1254">
        <w:rPr>
          <w:rFonts w:ascii="Times New Roman" w:hAnsi="Times New Roman" w:cs="Times New Roman"/>
        </w:rPr>
        <w:t xml:space="preserve">Unlike general English, English for Specific Purposes (ESP) such as English for Business requires more specialized language skills, including business writing, negotiation, and industry-specific vocabulary, which are crucial in real-world professional contexts. This approach helps learners get ready for various tasks, such as composing business emails, giving presentations, and participating in </w:t>
      </w:r>
      <w:r w:rsidRPr="00301877">
        <w:rPr>
          <w:rFonts w:ascii="Times New Roman" w:hAnsi="Times New Roman" w:cs="Times New Roman"/>
        </w:rPr>
        <w:t xml:space="preserve">negotiations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QtxfST8a","properties":{"formattedCitation":"(Chan, 2021; Wulandari, 2023)","plainCitation":"(Chan, 2021; Wulandari, 2023)","noteIndex":0},"citationItems":[{"id":753,"uris":["http://zotero.org/users/local/OwXL2B9h/items/M2JXJIU8"],"itemData":{"id":753,"type":"article-journal","abstract":"Although work-integrated learning (WIL) programmes such as internships and placements can provide valuable opportunities for students from different disciplines to learn much about workplace communication, ESP research has not investigated how on-the-job learning of workplace communication during WIL can be facilitated. To address this gap, the present paper ﬁrst illustrates how an eclectic and interdisciplinary approach was taken in designing a WIL module for some students at a university in Hong Kong, with a view to facilitating their experiential learning and informal workplace learning during their WIL and helping them to discover their workplace communication needs. The paper then evaluates the impact of the module, using data from the students’ reﬂections on their WIL experience and a questionnaire survey that solicited their perceptions of the WIL module. It was found that the module, with its specially designed components, helped the students to learn proactively and enabled them to identify four aspects of their workplace communication needs, namely, 1) their target situation, 2) workplace discourse, 3) their current language skills and lacks, and 4) effective ways of learning workplace communication. Overall, the present paper argues that on-the-job learning of workplace communication is an area that warrants more pedagogical innovation and research attention in ESP.","container-title":"English for Specific Purposes","DOI":"10.1016/j.esp.2021.07.002","ISSN":"08894906","journalAbbreviation":"English for Specific Purposes","language":"en","page":"55-71","source":"DOI.org (Crossref)","title":"Helping university students discover their workplace communication needs: An eclectic and interdisciplinary approach to facilitating on-the-job learning of workplace communication","title-short":"Helping university students discover their workplace communication needs","volume":"64","author":[{"family":"Chan","given":"Clarice S.C."}],"issued":{"date-parts":[["2021",10]]}}},{"id":758,"uris":["http://zotero.org/users/local/OwXL2B9h/items/7L52CG3Z"],"itemData":{"id":758,"type":"article-journal","abstract":"The purpose of this research is to investigate the students need in learning English for specific purposes (ESP) of the students in Business Management Study Program. This research employs descriptive and qualitative approach. The questionnaire and interview are the only instrument used in this research. The questionnaire distributed to the student that has an answer which can be directly selected and the interview aims to collect more information related to the questionnaire. The participants of this study are the fourth semester of business management students in the Politeknik Negeri Manado in the academic year 2022-2023. The total of the business management students are 60 students who were or had completed general Basic English. The result indicate that students’ main purpose in learning English are for study/education and students’ needs of language proficiency skill are speaking. The students’ needs of the English sub-skills materials are related to the job vacancy, listening to the movies/songs/drama/role play, present a business plan for the speaking material and chose business letter/ job application letter for writing material. In the other hand, grammar knowledge and vocabulary mastery also needed by the student.","container-title":"International Journal of Research on English Teaching and Applied Linguistics","DOI":"10.30863/ijretal.v4i1.5011","ISSN":"2774-9312, 2774-8294","issue":"1","journalAbbreviation":"IJRETAL","language":"en","license":"https://creativecommons.org/licenses/by-sa/4.0","page":"55-64","source":"DOI.org (Crossref)","title":"English for business management student: need analysis in English for specific purposes (ESP)","title-short":"ENGLISH FOR BUSINESS MANAGEMENT’ STUDENTS","volume":"4","author":[{"family":"Wulandari","given":"Mega Fitri"}],"issued":{"date-parts":[["2023",7,6]]}}}],"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Chan, 2021; Wulandari, 2023)</w:t>
      </w:r>
      <w:r w:rsidRPr="00301877">
        <w:rPr>
          <w:rFonts w:ascii="Times New Roman" w:hAnsi="Times New Roman" w:cs="Times New Roman"/>
        </w:rPr>
        <w:fldChar w:fldCharType="end"/>
      </w:r>
      <w:r w:rsidRPr="00301877">
        <w:rPr>
          <w:rFonts w:ascii="Times New Roman" w:hAnsi="Times New Roman" w:cs="Times New Roman"/>
        </w:rPr>
        <w:t>.</w:t>
      </w:r>
      <w:r w:rsidRPr="00ED1254">
        <w:rPr>
          <w:rFonts w:ascii="Times New Roman" w:hAnsi="Times New Roman" w:cs="Times New Roman"/>
        </w:rPr>
        <w:t xml:space="preserve"> Previous research has also examined students’ perceptions while learning English for Business, particularly among English </w:t>
      </w:r>
      <w:r w:rsidR="00624DC4">
        <w:rPr>
          <w:rFonts w:ascii="Times New Roman" w:hAnsi="Times New Roman" w:cs="Times New Roman"/>
        </w:rPr>
        <w:t>business</w:t>
      </w:r>
      <w:r w:rsidRPr="00ED1254">
        <w:rPr>
          <w:rFonts w:ascii="Times New Roman" w:hAnsi="Times New Roman" w:cs="Times New Roman"/>
        </w:rPr>
        <w:t xml:space="preserve"> majors, and revealed diverse views regarding the effectiveness and relevance of the course in supporting their preparedness for the professional world.</w:t>
      </w:r>
    </w:p>
    <w:p w:rsidR="00ED1254" w:rsidRPr="00607DF5" w:rsidRDefault="00624DC4" w:rsidP="00ED1254">
      <w:pPr>
        <w:spacing w:after="0" w:line="240" w:lineRule="auto"/>
        <w:ind w:firstLine="720"/>
        <w:jc w:val="both"/>
        <w:rPr>
          <w:rFonts w:ascii="Times New Roman" w:hAnsi="Times New Roman" w:cs="Times New Roman"/>
        </w:rPr>
      </w:pPr>
      <w:r w:rsidRPr="00607DF5">
        <w:rPr>
          <w:rFonts w:ascii="Times New Roman" w:hAnsi="Times New Roman" w:cs="Times New Roman"/>
        </w:rPr>
        <w:fldChar w:fldCharType="begin"/>
      </w:r>
      <w:r w:rsidRPr="00607DF5">
        <w:rPr>
          <w:rFonts w:ascii="Times New Roman" w:hAnsi="Times New Roman" w:cs="Times New Roman"/>
        </w:rPr>
        <w:instrText xml:space="preserve"> ADDIN ZOTERO_ITEM CSL_CITATION {"citationID":"a2ppk5smb4","properties":{"formattedCitation":"(Ria &amp; Malik, 2020)","plainCitation":"(Ria &amp; Malik, 2020)","noteIndex":0},"citationItems":[{"id":1159,"uris":["http://zotero.org/users/local/OwXL2B9h/items/JGDRYSM7"],"itemData":{"id":1159,"type":"article-journal","abstract":"Business English is one branch of English for Specific Purposes. In determining the abilities to be achieved in learning objectives, material selection, and learning methods in this course, the syllabus design must be tailored to the needs of students and it is better to combine with the real work situation. Therefore, a need analysis is essential to use for designing the syllabus However, the recent syllabus did not match students need so that the aim of this study was to conduct need analysis to develop the Business English syllabus design for Economics students. It was based on two situations, learning needs and target situation needs. The subjects were students, lecturer, graduates and employers. The instruments to collect the data in this study were questionnaire and interviews. This study used quantitative and qualitative method. The results showed that students mostly need speaking skills to be emphasized to learn, while mastering vocabularies was the weakness that the students need to improve. Moreover, they tended to have drilling as the learning method. While the most materials of English Business used in workplace was reading instruction related work and documents. Based on the findings of this study, it can be used for designing the new syllabus.","container-title":"ELT Forum: Journal of English Language Teaching","DOI":"10.15294/elt.v9i2.41714","ISSN":"2721-4532, 2252-6706","issue":"2","journalAbbreviation":"ELTF","language":"en","page":"34-43","source":"DOI.org (Crossref)","title":"Syllabus design in business english based on the needs of economics students","volume":"9","author":[{"family":"Ria","given":"Tiara","dropping-particle":"nove"},{"family":"Malik","given":"Djamaludin"}],"issued":{"date-parts":[["2020",11,30]]}}}],"schema":"https://github.com/citation-style-language/schema/raw/master/csl-citation.json"} </w:instrText>
      </w:r>
      <w:r w:rsidRPr="00607DF5">
        <w:rPr>
          <w:rFonts w:ascii="Times New Roman" w:hAnsi="Times New Roman" w:cs="Times New Roman"/>
        </w:rPr>
        <w:fldChar w:fldCharType="separate"/>
      </w:r>
      <w:r w:rsidRPr="00607DF5">
        <w:rPr>
          <w:rFonts w:ascii="Times New Roman" w:hAnsi="Times New Roman" w:cs="Times New Roman"/>
        </w:rPr>
        <w:t>Ria and Malik (2020)</w:t>
      </w:r>
      <w:r w:rsidRPr="00607DF5">
        <w:rPr>
          <w:rFonts w:ascii="Times New Roman" w:hAnsi="Times New Roman" w:cs="Times New Roman"/>
        </w:rPr>
        <w:fldChar w:fldCharType="end"/>
      </w:r>
      <w:r w:rsidRPr="00607DF5">
        <w:rPr>
          <w:rFonts w:ascii="Times New Roman" w:hAnsi="Times New Roman" w:cs="Times New Roman"/>
        </w:rPr>
        <w:t xml:space="preserve"> emphasizes the importance of integrating English for Business into the curriculum, noting that students mainly struggle with business vocabulary and speaking skills. </w:t>
      </w:r>
      <w:r w:rsidRPr="00607DF5">
        <w:rPr>
          <w:rFonts w:ascii="Times New Roman" w:hAnsi="Times New Roman" w:cs="Times New Roman"/>
        </w:rPr>
        <w:fldChar w:fldCharType="begin"/>
      </w:r>
      <w:r w:rsidRPr="00607DF5">
        <w:rPr>
          <w:rFonts w:ascii="Times New Roman" w:hAnsi="Times New Roman" w:cs="Times New Roman"/>
        </w:rPr>
        <w:instrText xml:space="preserve"> ADDIN ZOTERO_ITEM CSL_CITATION {"citationID":"XXVsd7XD","properties":{"formattedCitation":"(Heckadon &amp; Tuzlukova, 2022)","plainCitation":"(Heckadon &amp; Tuzlukova, 2022)","dontUpdate":true,"noteIndex":0},"citationItems":[{"id":789,"uris":["http://zotero.org/users/local/OwXL2B9h/items/ZAP264LI"],"itemData":{"id":789,"type":"article-journal","abstract":"Today, effective English writing is one of the most valuable professional skills for growth and development in the world of entrepreneurship. In spite of the prominence of English as the leading language of business and business education, writing is still one of the biggest challenges that business students face. The purpose of this paper is to report on a study that explored Omani business student-perceived challenges, needs and wants in writing. The study used an online survey involving seventy students from Sultan Qaboos University who were asked to share their perceptions in regard to these three dimensions specifically related to the skill of business writing. Analysis of the data was conducted using frequencies, percentages, means and standard deviations. Findings reveal that business students place effective writing skills high in terms of their perceived necessity. They also indicate that in spite of interesting and engaging writing activities contextualized in Oman’s world of business, students’ overall enjoyment level of writing is moderate on average due to perceived challenges throughout learning, and lacks in perspectives pertaining to how the writing tasks and assignments could be developed and implemented, including providing more guiding writing practice, more feedback, more interesting topics and more real-world topics and tasks. These student challenges, needs and wants analysis’ findings can direct further developments, leading to a successful English business writing syllabus and teaching practice.","container-title":"Journal of Teaching English for Specific and Academic Purposes","DOI":"10.22190/JTESAP2104753H","ISSN":"2334-9212, 2334-9182","journalAbbreviation":"ESPEAP","language":"en","page":"753","source":"DOI.org (Crossref)","title":"Becoming  a business writer: Omani ESP students' self-perceived writing challenges, needs and wants","title-short":"BECOMING A BUSINESS WRITER","author":[{"family":"Heckadon","given":"Peter"},{"family":"Tuzlukova","given":"Victoria"}],"issued":{"date-parts":[["2022",1,4]]}}}],"schema":"https://github.com/citation-style-language/schema/raw/master/csl-citation.json"} </w:instrText>
      </w:r>
      <w:r w:rsidRPr="00607DF5">
        <w:rPr>
          <w:rFonts w:ascii="Times New Roman" w:hAnsi="Times New Roman" w:cs="Times New Roman"/>
        </w:rPr>
        <w:fldChar w:fldCharType="separate"/>
      </w:r>
      <w:r w:rsidRPr="00607DF5">
        <w:rPr>
          <w:rFonts w:ascii="Times New Roman" w:hAnsi="Times New Roman" w:cs="Times New Roman"/>
        </w:rPr>
        <w:t>Heckadon and Tuzlukova (2022)</w:t>
      </w:r>
      <w:r w:rsidRPr="00607DF5">
        <w:rPr>
          <w:rFonts w:ascii="Times New Roman" w:hAnsi="Times New Roman" w:cs="Times New Roman"/>
        </w:rPr>
        <w:fldChar w:fldCharType="end"/>
      </w:r>
      <w:r w:rsidRPr="00607DF5">
        <w:rPr>
          <w:rFonts w:ascii="Times New Roman" w:hAnsi="Times New Roman" w:cs="Times New Roman"/>
        </w:rPr>
        <w:t xml:space="preserve"> found that while English for Business activities were generally enjoyable, students showed </w:t>
      </w:r>
      <w:r w:rsidRPr="00607DF5">
        <w:rPr>
          <w:rFonts w:ascii="Times New Roman" w:hAnsi="Times New Roman" w:cs="Times New Roman"/>
        </w:rPr>
        <w:lastRenderedPageBreak/>
        <w:t xml:space="preserve">low to moderate interest in writing due to task-related challenges and limited perspective. Another study also suggested that listening is challenging for students due to fast-paced conversations in the materials, which makes it hard to accurately understand business terms </w:t>
      </w:r>
      <w:r w:rsidRPr="00607DF5">
        <w:rPr>
          <w:rFonts w:ascii="Times New Roman" w:hAnsi="Times New Roman" w:cs="Times New Roman"/>
        </w:rPr>
        <w:fldChar w:fldCharType="begin"/>
      </w:r>
      <w:r w:rsidRPr="00607DF5">
        <w:rPr>
          <w:rFonts w:ascii="Times New Roman" w:hAnsi="Times New Roman" w:cs="Times New Roman"/>
        </w:rPr>
        <w:instrText xml:space="preserve"> ADDIN ZOTERO_ITEM CSL_CITATION {"citationID":"3ZxuL8r1","properties":{"formattedCitation":"(Desnaranti &amp; Putra, 2023)","plainCitation":"(Desnaranti &amp; Putra, 2023)","noteIndex":0},"citationItems":[{"id":802,"uris":["http://zotero.org/users/local/OwXL2B9h/items/WDIDJH2G"],"itemData":{"id":802,"type":"article-journal","abstract":"&lt;p&gt;Learning English is necessary for a variety of goals, not just for language fluency in general but also for more specific purposes (English for Specific Purposes). Business English is becoming more and more crucial as businesses demand that their employees speak multiple languages. The purpose of this research is to identify undergraduate students’ needs for business English using need analysis. The method that used in this research is descriptive qualitative approach. The researcher use questionnaire to find the undergraduate students’ need, lack, and want. The research result based on the questionnaire which can be concluded that learning English is essential for the undergraduate students and their motivation in learning English is to be able to communicate in formal or non-formal situation at business environments. The researchers came to the conclusion that the undergraduate students must enhance their english speaking ability because this is also one of their lack based on the questionnaire's findings. The result of this research will be used to develop a new syllabus and textbook for business English.&lt;/p&gt;","container-title":"Research and Development Journal of Education","DOI":"10.30998/rdje.v9i2.17785","ISSN":"2657-1056, 2406-9744","issue":"2","journalAbbreviation":"RDJE","language":"en","page":"1091","source":"DOI.org (Crossref)","title":"Need analysis of business english for economic education undergraduate students","volume":"9","author":[{"family":"Desnaranti","given":"Laila"},{"family":"Putra","given":"Febby Pratama"}],"issued":{"date-parts":[["2023",10,2]]}}}],"schema":"https://github.com/citation-style-language/schema/raw/master/csl-citation.json"} </w:instrText>
      </w:r>
      <w:r w:rsidRPr="00607DF5">
        <w:rPr>
          <w:rFonts w:ascii="Times New Roman" w:hAnsi="Times New Roman" w:cs="Times New Roman"/>
        </w:rPr>
        <w:fldChar w:fldCharType="separate"/>
      </w:r>
      <w:r w:rsidRPr="00607DF5">
        <w:rPr>
          <w:rFonts w:ascii="Times New Roman" w:hAnsi="Times New Roman" w:cs="Times New Roman"/>
        </w:rPr>
        <w:t>(Desnaranti &amp; Putra, 2023)</w:t>
      </w:r>
      <w:r w:rsidRPr="00607DF5">
        <w:rPr>
          <w:rFonts w:ascii="Times New Roman" w:hAnsi="Times New Roman" w:cs="Times New Roman"/>
        </w:rPr>
        <w:fldChar w:fldCharType="end"/>
      </w:r>
      <w:r w:rsidRPr="00607DF5">
        <w:rPr>
          <w:rFonts w:ascii="Times New Roman" w:hAnsi="Times New Roman" w:cs="Times New Roman"/>
        </w:rPr>
        <w:t xml:space="preserve">. In addition, </w:t>
      </w:r>
      <w:proofErr w:type="spellStart"/>
      <w:r w:rsidRPr="00607DF5">
        <w:rPr>
          <w:rFonts w:ascii="Times New Roman" w:hAnsi="Times New Roman" w:cs="Times New Roman"/>
        </w:rPr>
        <w:t>Ngan</w:t>
      </w:r>
      <w:proofErr w:type="spellEnd"/>
      <w:r w:rsidRPr="00607DF5">
        <w:rPr>
          <w:rFonts w:ascii="Times New Roman" w:hAnsi="Times New Roman" w:cs="Times New Roman"/>
        </w:rPr>
        <w:t xml:space="preserve"> and Chi (2023) noted that English-major students often face difficulties when reading Business English texts, mainly due to a lack of vocabulary, ineffective time management, and limited background knowledge.</w:t>
      </w:r>
    </w:p>
    <w:p w:rsidR="00607DF5" w:rsidRPr="00301877" w:rsidRDefault="00607DF5" w:rsidP="004D59C1">
      <w:pPr>
        <w:spacing w:after="0" w:line="240" w:lineRule="auto"/>
        <w:ind w:firstLine="720"/>
        <w:jc w:val="both"/>
        <w:rPr>
          <w:rFonts w:ascii="Times New Roman" w:hAnsi="Times New Roman" w:cs="Times New Roman"/>
        </w:rPr>
      </w:pPr>
      <w:proofErr w:type="spellStart"/>
      <w:r w:rsidRPr="00607DF5">
        <w:rPr>
          <w:rFonts w:ascii="Times New Roman" w:hAnsi="Times New Roman" w:cs="Times New Roman"/>
        </w:rPr>
        <w:t>Alharbi</w:t>
      </w:r>
      <w:proofErr w:type="spellEnd"/>
      <w:r w:rsidRPr="00607DF5">
        <w:rPr>
          <w:rFonts w:ascii="Times New Roman" w:hAnsi="Times New Roman" w:cs="Times New Roman"/>
        </w:rPr>
        <w:t xml:space="preserve"> (2022) concludes that one of the key challenges students face relates to their perception of Business English, which they view as crucial for career advancement. Many students recognize that the course helps them develop essential language skills needed in the Saudi job market and emphasize that English proficiency significantly boosts employability, especially in the business sector where it is increasingly in demand. </w:t>
      </w:r>
      <w:r w:rsidR="00355F41" w:rsidRPr="00607DF5">
        <w:rPr>
          <w:rFonts w:ascii="Times New Roman" w:hAnsi="Times New Roman" w:cs="Times New Roman"/>
        </w:rPr>
        <w:t>Despite its growing importance, students’ perceptions and experiences of English for Business remain diverse and often underexplored, especially among English Education majors. This research investigates those perceptions of English Education students toward the English for Business course and to identify the challenges students encounter in learning English for Business.</w:t>
      </w:r>
    </w:p>
    <w:p w:rsidR="00355F41" w:rsidRPr="00301877" w:rsidRDefault="00355F41" w:rsidP="00355F41">
      <w:pPr>
        <w:tabs>
          <w:tab w:val="left" w:pos="720"/>
        </w:tabs>
        <w:spacing w:after="0" w:line="240" w:lineRule="auto"/>
        <w:jc w:val="both"/>
        <w:rPr>
          <w:rFonts w:ascii="Times New Roman" w:hAnsi="Times New Roman" w:cs="Times New Roman"/>
        </w:rPr>
      </w:pPr>
      <w:r w:rsidRPr="00301877">
        <w:rPr>
          <w:rFonts w:ascii="Times New Roman" w:hAnsi="Times New Roman" w:cs="Times New Roman"/>
        </w:rPr>
        <w:t>1. What are English education students' perceptions towards English for business courses?</w:t>
      </w:r>
    </w:p>
    <w:p w:rsidR="00355F41" w:rsidRPr="00301877" w:rsidRDefault="00355F41" w:rsidP="00355F41">
      <w:pPr>
        <w:tabs>
          <w:tab w:val="left" w:pos="720"/>
        </w:tabs>
        <w:spacing w:after="0" w:line="240" w:lineRule="auto"/>
        <w:jc w:val="both"/>
        <w:rPr>
          <w:rFonts w:ascii="Times New Roman" w:hAnsi="Times New Roman" w:cs="Times New Roman"/>
        </w:rPr>
      </w:pPr>
      <w:r w:rsidRPr="00301877">
        <w:rPr>
          <w:rFonts w:ascii="Times New Roman" w:hAnsi="Times New Roman" w:cs="Times New Roman"/>
        </w:rPr>
        <w:t>2. What challenges do English education students face in learning English for Business?</w:t>
      </w:r>
    </w:p>
    <w:p w:rsidR="00FF0905" w:rsidRPr="00301877" w:rsidRDefault="00FF0905">
      <w:pPr>
        <w:spacing w:after="0" w:line="240" w:lineRule="auto"/>
        <w:jc w:val="both"/>
        <w:rPr>
          <w:rFonts w:ascii="Times New Roman" w:eastAsia="Times New Roman" w:hAnsi="Times New Roman" w:cs="Times New Roman"/>
          <w:b/>
        </w:rPr>
      </w:pPr>
    </w:p>
    <w:p w:rsidR="00FF0905" w:rsidRPr="00301877" w:rsidRDefault="00594508">
      <w:pPr>
        <w:spacing w:after="0" w:line="240" w:lineRule="auto"/>
        <w:jc w:val="both"/>
        <w:rPr>
          <w:rFonts w:ascii="Times New Roman" w:eastAsia="Times New Roman" w:hAnsi="Times New Roman" w:cs="Times New Roman"/>
          <w:b/>
        </w:rPr>
      </w:pPr>
      <w:r w:rsidRPr="00301877">
        <w:rPr>
          <w:rFonts w:ascii="Times New Roman" w:eastAsia="Times New Roman" w:hAnsi="Times New Roman" w:cs="Times New Roman"/>
          <w:b/>
        </w:rPr>
        <w:t>METHOD</w:t>
      </w:r>
    </w:p>
    <w:p w:rsidR="00293B78" w:rsidRPr="00301877" w:rsidRDefault="00355F41">
      <w:pPr>
        <w:spacing w:after="0" w:line="240" w:lineRule="auto"/>
        <w:ind w:firstLine="680"/>
        <w:jc w:val="both"/>
        <w:rPr>
          <w:rFonts w:ascii="Times New Roman" w:hAnsi="Times New Roman" w:cs="Times New Roman"/>
        </w:rPr>
      </w:pPr>
      <w:r w:rsidRPr="00301877">
        <w:rPr>
          <w:rFonts w:ascii="Times New Roman" w:hAnsi="Times New Roman" w:cs="Times New Roman"/>
        </w:rPr>
        <w:t xml:space="preserve">This study employed </w:t>
      </w:r>
      <w:r w:rsidR="000E41A1" w:rsidRPr="00301877">
        <w:rPr>
          <w:rFonts w:ascii="Times New Roman" w:hAnsi="Times New Roman" w:cs="Times New Roman"/>
        </w:rPr>
        <w:t>an explanatory</w:t>
      </w:r>
      <w:r w:rsidRPr="00301877">
        <w:rPr>
          <w:rFonts w:ascii="Times New Roman" w:hAnsi="Times New Roman" w:cs="Times New Roman"/>
        </w:rPr>
        <w:t xml:space="preserve"> sequential mixed methods research design. </w:t>
      </w:r>
      <w:r w:rsidR="000E41A1" w:rsidRPr="00301877">
        <w:rPr>
          <w:rFonts w:ascii="Times New Roman" w:hAnsi="Times New Roman" w:cs="Times New Roman"/>
        </w:rPr>
        <w:t xml:space="preserve">A survey design was utilized as a quantitative approach through descriptive questions to examine numerical data, while interviews were employed as a qualitative approach to gain an in-depth understanding of the phenomenon. </w:t>
      </w:r>
      <w:r w:rsidRPr="00301877">
        <w:rPr>
          <w:rFonts w:ascii="Times New Roman" w:hAnsi="Times New Roman" w:cs="Times New Roman"/>
        </w:rPr>
        <w:t>The setting for this study was one of the private universities in Malang. This university had an English language education study program at the Faculty of Teacher Training and Education. The study was conducted on one of the compulsory courses of this study program, namely the English for Business course in the seventh semester.</w:t>
      </w:r>
    </w:p>
    <w:p w:rsidR="00293B78" w:rsidRPr="00301877" w:rsidRDefault="000E41A1" w:rsidP="00293B78">
      <w:pPr>
        <w:spacing w:after="0" w:line="240" w:lineRule="auto"/>
        <w:ind w:firstLine="680"/>
        <w:jc w:val="both"/>
        <w:rPr>
          <w:rFonts w:ascii="Times New Roman" w:hAnsi="Times New Roman" w:cs="Times New Roman"/>
        </w:rPr>
      </w:pPr>
      <w:r w:rsidRPr="00301877">
        <w:rPr>
          <w:rFonts w:ascii="Times New Roman" w:hAnsi="Times New Roman" w:cs="Times New Roman"/>
        </w:rPr>
        <w:t xml:space="preserve"> Participant</w:t>
      </w:r>
      <w:r w:rsidR="00E717A8" w:rsidRPr="00301877">
        <w:rPr>
          <w:rFonts w:ascii="Times New Roman" w:hAnsi="Times New Roman" w:cs="Times New Roman"/>
        </w:rPr>
        <w:t>s</w:t>
      </w:r>
      <w:r w:rsidRPr="00301877">
        <w:rPr>
          <w:rFonts w:ascii="Times New Roman" w:hAnsi="Times New Roman" w:cs="Times New Roman"/>
        </w:rPr>
        <w:t xml:space="preserve"> </w:t>
      </w:r>
      <w:r w:rsidR="00E717A8" w:rsidRPr="00301877">
        <w:rPr>
          <w:rFonts w:ascii="Times New Roman" w:hAnsi="Times New Roman" w:cs="Times New Roman"/>
        </w:rPr>
        <w:t>in this study include 3</w:t>
      </w:r>
      <w:r w:rsidRPr="00301877">
        <w:rPr>
          <w:rFonts w:ascii="Times New Roman" w:hAnsi="Times New Roman" w:cs="Times New Roman"/>
        </w:rPr>
        <w:t>5 participant</w:t>
      </w:r>
      <w:r w:rsidR="00E717A8" w:rsidRPr="00301877">
        <w:rPr>
          <w:rFonts w:ascii="Times New Roman" w:hAnsi="Times New Roman" w:cs="Times New Roman"/>
        </w:rPr>
        <w:t>s</w:t>
      </w:r>
      <w:r w:rsidRPr="00301877">
        <w:rPr>
          <w:rFonts w:ascii="Times New Roman" w:hAnsi="Times New Roman" w:cs="Times New Roman"/>
        </w:rPr>
        <w:t xml:space="preserve"> for questionnaire and four participant</w:t>
      </w:r>
      <w:r w:rsidR="00E717A8" w:rsidRPr="00301877">
        <w:rPr>
          <w:rFonts w:ascii="Times New Roman" w:hAnsi="Times New Roman" w:cs="Times New Roman"/>
        </w:rPr>
        <w:t xml:space="preserve">s </w:t>
      </w:r>
      <w:r w:rsidRPr="00301877">
        <w:rPr>
          <w:rFonts w:ascii="Times New Roman" w:hAnsi="Times New Roman" w:cs="Times New Roman"/>
        </w:rPr>
        <w:t>for interview.</w:t>
      </w:r>
      <w:r w:rsidR="00293B78" w:rsidRPr="00301877">
        <w:rPr>
          <w:rFonts w:ascii="Times New Roman" w:hAnsi="Times New Roman" w:cs="Times New Roman"/>
        </w:rPr>
        <w:t xml:space="preserve"> Interview participants were selected from the survey participants.  Participants were selected based on the answers they provided in the survey and were determined after all responses to the questionnaire were collected.</w:t>
      </w:r>
    </w:p>
    <w:p w:rsidR="00293B78" w:rsidRPr="00301877" w:rsidRDefault="00293B78" w:rsidP="00293B78">
      <w:pPr>
        <w:spacing w:after="0" w:line="240" w:lineRule="auto"/>
        <w:ind w:firstLine="680"/>
        <w:jc w:val="both"/>
        <w:rPr>
          <w:rFonts w:ascii="Times New Roman" w:hAnsi="Times New Roman" w:cs="Times New Roman"/>
        </w:rPr>
      </w:pPr>
      <w:r w:rsidRPr="00301877">
        <w:rPr>
          <w:rFonts w:ascii="Times New Roman" w:hAnsi="Times New Roman" w:cs="Times New Roman"/>
        </w:rPr>
        <w:t xml:space="preserve">The questionnaire consisted of closed-ended questions for statistical analysis. The questionnaire was adapted from work by </w:t>
      </w:r>
      <w:proofErr w:type="spellStart"/>
      <w:r w:rsidRPr="00301877">
        <w:rPr>
          <w:rFonts w:ascii="Times New Roman" w:hAnsi="Times New Roman" w:cs="Times New Roman"/>
        </w:rPr>
        <w:t>Alharbi</w:t>
      </w:r>
      <w:proofErr w:type="spellEnd"/>
      <w:r w:rsidRPr="00301877">
        <w:rPr>
          <w:rFonts w:ascii="Times New Roman" w:hAnsi="Times New Roman" w:cs="Times New Roman"/>
        </w:rPr>
        <w:t xml:space="preserve"> (2022) and </w:t>
      </w:r>
      <w:proofErr w:type="spellStart"/>
      <w:r w:rsidRPr="00301877">
        <w:rPr>
          <w:rFonts w:ascii="Times New Roman" w:hAnsi="Times New Roman" w:cs="Times New Roman"/>
        </w:rPr>
        <w:t>Prasodjo</w:t>
      </w:r>
      <w:proofErr w:type="spellEnd"/>
      <w:r w:rsidRPr="00301877">
        <w:rPr>
          <w:rFonts w:ascii="Times New Roman" w:hAnsi="Times New Roman" w:cs="Times New Roman"/>
        </w:rPr>
        <w:t xml:space="preserve"> et al. (2021). The questionnaire consisted of 13 close-ended items with a </w:t>
      </w:r>
      <w:proofErr w:type="spellStart"/>
      <w:r w:rsidRPr="00301877">
        <w:rPr>
          <w:rFonts w:ascii="Times New Roman" w:hAnsi="Times New Roman" w:cs="Times New Roman"/>
        </w:rPr>
        <w:t>Likert</w:t>
      </w:r>
      <w:proofErr w:type="spellEnd"/>
      <w:r w:rsidRPr="00301877">
        <w:rPr>
          <w:rFonts w:ascii="Times New Roman" w:hAnsi="Times New Roman" w:cs="Times New Roman"/>
        </w:rPr>
        <w:t xml:space="preserve"> five-scale: strongly agree, agree, neutral, disagree, and strongly disagree. The questionnaire included four aspects of perceptions:  relevance and usefulness, Attitudes and motivation, Knowledge and understanding, and challenges.</w:t>
      </w:r>
    </w:p>
    <w:p w:rsidR="00293B78" w:rsidRPr="00301877" w:rsidRDefault="00293B78">
      <w:pPr>
        <w:spacing w:after="0" w:line="240" w:lineRule="auto"/>
        <w:ind w:firstLine="680"/>
        <w:jc w:val="both"/>
        <w:rPr>
          <w:rFonts w:ascii="Times New Roman" w:hAnsi="Times New Roman" w:cs="Times New Roman"/>
        </w:rPr>
      </w:pPr>
      <w:r w:rsidRPr="00301877">
        <w:rPr>
          <w:rFonts w:ascii="Times New Roman" w:hAnsi="Times New Roman" w:cs="Times New Roman"/>
        </w:rPr>
        <w:t xml:space="preserve">The questions used for the interview were a development of two questions about the challenges of learning English business in the previous questionnaire.  More precisely, these questions were adapted from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EaUGeF6J","properties":{"formattedCitation":"(Prasodjo et al., 2021)","plainCitation":"(Prasodjo et al., 2021)","dontUpdate":true,"noteIndex":0},"citationItems":[{"id":1291,"uris":["http://zotero.org/users/local/OwXL2B9h/items/RKU4LX6R"],"itemData":{"id":1291,"type":"article-journal","abstract":"Measuring the accuracy of a private university in Batam Business English course curriculum to the present needs of workplaces in Batam from students’ perception is essential. Because 85% of the university students are working, it is compulsory to maintain the gap low between what students learned in class and what is implemented in the working field. A questionnaire consists of three dimensions (curriculum, communication performance, and motivation) distributed randomly to 60 students from a population (N=328) of the third-semester students programmed Business English course at a private university in Batam. The result suggested that the curriculum needs to add more practices, peer work, and case studies to improve students’ communication performance. Students’ perspectives in the Business English course reflected a new technical vocabulary that needed to practice in a correlated context. The curriculum content’s relevance to the workplace’s contextual needs is moderately related because not all working students used the English language in their workplace. Additional focus on internal and external motivation through group work and peer work is needed to improve students’ communication performance and confidence. Finally, the existing Business English curriculum is reasonably accurate, supporting students’ communication performance, both written and oral, at their workplace.","container-title":"Lingual: Journal of Language and Culture","DOI":"10.24843/LJLC.2021.v12.i02.p06","ISSN":"2716-3091, 2527-6719","issue":"2","journalAbbreviation":"LJLC","language":"en","page":"40","source":"DOI.org (Crossref)","title":"The acccuracy of business english curriculum to students’ communication performance: the EFL students’ perception","title-short":"The Accuracy of Business English Curriculum to Students’ Communication Performance","volume":"12","author":[{"family":"Prasodjo","given":"Pandu"},{"family":"Moksin","given":"Sabarina"},{"family":"Zaki","given":"Leil Badrah"}],"issued":{"date-parts":[["2021",11,27]]}}}],"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Prasodjo et al. (2021)</w:t>
      </w:r>
      <w:r w:rsidRPr="00301877">
        <w:rPr>
          <w:rFonts w:ascii="Times New Roman" w:hAnsi="Times New Roman" w:cs="Times New Roman"/>
        </w:rPr>
        <w:fldChar w:fldCharType="end"/>
      </w:r>
      <w:r w:rsidRPr="00301877">
        <w:rPr>
          <w:rFonts w:ascii="Times New Roman" w:hAnsi="Times New Roman" w:cs="Times New Roman"/>
        </w:rPr>
        <w:t>. These two questions were developed to explore more details about English education students' challenges when learning English business.</w:t>
      </w:r>
    </w:p>
    <w:p w:rsidR="00D114BF" w:rsidRDefault="003D724C" w:rsidP="00D114BF">
      <w:pPr>
        <w:spacing w:after="0" w:line="240" w:lineRule="auto"/>
        <w:ind w:firstLine="680"/>
        <w:jc w:val="both"/>
        <w:rPr>
          <w:rFonts w:ascii="Times New Roman" w:hAnsi="Times New Roman" w:cs="Times New Roman"/>
        </w:rPr>
      </w:pPr>
      <w:r w:rsidRPr="00301877">
        <w:rPr>
          <w:rFonts w:ascii="Times New Roman" w:hAnsi="Times New Roman" w:cs="Times New Roman"/>
        </w:rPr>
        <w:t xml:space="preserve">Data analysis was conducted using descriptive analysis and thematic analysis. The questionnaire data was analyzed using descriptive analysis. Descriptive analysis was commonly used to summarize and interpret questionnaire data, providing an overview of patterns, trends, and distributions within the collected responses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GFgMsp3b","properties":{"formattedCitation":"(Creswell &amp; Creswell, 2017)","plainCitation":"(Creswell &amp; Creswell, 2017)","noteIndex":0},"citationItems":[{"id":1194,"uris":["http://zotero.org/users/local/OwXL2B9h/items/ZK8AQK94"],"itemData":{"id":1194,"type":"book","language":"en","publisher":"SAGE Publications","source":"Zotero","title":"Research design: qualitative, quantitative, and mixed methods approaches","author":[{"family":"Creswell","given":"John W"},{"family":"Creswell","given":"J David"}],"issued":{"date-parts":[["2017",11,27]]}}}],"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Creswell &amp; Creswell, 2017)</w:t>
      </w:r>
      <w:r w:rsidRPr="00301877">
        <w:rPr>
          <w:rFonts w:ascii="Times New Roman" w:hAnsi="Times New Roman" w:cs="Times New Roman"/>
        </w:rPr>
        <w:fldChar w:fldCharType="end"/>
      </w:r>
      <w:r w:rsidRPr="00301877">
        <w:rPr>
          <w:rFonts w:ascii="Times New Roman" w:hAnsi="Times New Roman" w:cs="Times New Roman"/>
        </w:rPr>
        <w:t xml:space="preserve">. Qualitative data used thematic analysis, a method widely used in qualitative research to identify and analyze patterns or themes in data </w:t>
      </w:r>
      <w:r w:rsidRPr="00301877">
        <w:rPr>
          <w:rFonts w:ascii="Times New Roman" w:hAnsi="Times New Roman" w:cs="Times New Roman"/>
        </w:rPr>
        <w:fldChar w:fldCharType="begin"/>
      </w:r>
      <w:r w:rsidRPr="00301877">
        <w:rPr>
          <w:rFonts w:ascii="Times New Roman" w:hAnsi="Times New Roman" w:cs="Times New Roman"/>
        </w:rPr>
        <w:instrText xml:space="preserve"> ADDIN ZOTERO_ITEM CSL_CITATION {"citationID":"3C25nC3Z","properties":{"formattedCitation":"(Braun &amp; Clarke, 2006)","plainCitation":"(Braun &amp; Clarke, 2006)","noteIndex":0},"citationItems":[{"id":497,"uris":["http://zotero.org/users/local/OwXL2B9h/items/R6YI8F7D"],"itemData":{"id":497,"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Pr="00301877">
        <w:rPr>
          <w:rFonts w:ascii="Times New Roman" w:hAnsi="Times New Roman" w:cs="Times New Roman"/>
        </w:rPr>
        <w:fldChar w:fldCharType="separate"/>
      </w:r>
      <w:r w:rsidRPr="00301877">
        <w:rPr>
          <w:rFonts w:ascii="Times New Roman" w:hAnsi="Times New Roman" w:cs="Times New Roman"/>
        </w:rPr>
        <w:t>(Braun &amp; Clarke, 2006)</w:t>
      </w:r>
      <w:r w:rsidRPr="00301877">
        <w:rPr>
          <w:rFonts w:ascii="Times New Roman" w:hAnsi="Times New Roman" w:cs="Times New Roman"/>
        </w:rPr>
        <w:fldChar w:fldCharType="end"/>
      </w:r>
      <w:r w:rsidR="00D114BF">
        <w:rPr>
          <w:rFonts w:ascii="Times New Roman" w:hAnsi="Times New Roman" w:cs="Times New Roman"/>
        </w:rPr>
        <w:t>.</w:t>
      </w:r>
    </w:p>
    <w:p w:rsidR="00D114BF" w:rsidRPr="00D114BF" w:rsidRDefault="00D114BF" w:rsidP="00D114BF">
      <w:pPr>
        <w:spacing w:after="0" w:line="240" w:lineRule="auto"/>
        <w:ind w:firstLine="680"/>
        <w:jc w:val="both"/>
        <w:rPr>
          <w:rFonts w:ascii="Times New Roman" w:hAnsi="Times New Roman" w:cs="Times New Roman"/>
        </w:rPr>
      </w:pPr>
    </w:p>
    <w:p w:rsidR="003D724C" w:rsidRDefault="00594508">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NDINGS </w:t>
      </w:r>
    </w:p>
    <w:p w:rsidR="00FF0905" w:rsidRPr="00D114BF" w:rsidRDefault="003D724C" w:rsidP="00D114BF">
      <w:pPr>
        <w:pStyle w:val="ListParagraph"/>
        <w:numPr>
          <w:ilvl w:val="0"/>
          <w:numId w:val="4"/>
        </w:numPr>
        <w:spacing w:after="0" w:line="240" w:lineRule="auto"/>
        <w:jc w:val="both"/>
        <w:rPr>
          <w:rFonts w:ascii="Times New Roman" w:eastAsia="Times New Roman" w:hAnsi="Times New Roman" w:cs="Times New Roman"/>
          <w:b/>
          <w:sz w:val="24"/>
          <w:szCs w:val="24"/>
        </w:rPr>
      </w:pPr>
      <w:r w:rsidRPr="00D114BF">
        <w:rPr>
          <w:rFonts w:ascii="Times New Roman" w:hAnsi="Times New Roman" w:cs="Times New Roman"/>
          <w:b/>
          <w:sz w:val="24"/>
          <w:szCs w:val="24"/>
        </w:rPr>
        <w:t>English education students' perceptions of English for Business course</w:t>
      </w:r>
    </w:p>
    <w:p w:rsidR="003D724C" w:rsidRDefault="003D724C" w:rsidP="00607DF5">
      <w:pPr>
        <w:spacing w:after="0"/>
        <w:ind w:firstLine="567"/>
        <w:rPr>
          <w:rFonts w:ascii="Times New Roman" w:eastAsia="Times New Roman" w:hAnsi="Times New Roman" w:cs="Times New Roman"/>
        </w:rPr>
      </w:pPr>
      <w:r w:rsidRPr="00AF4F08">
        <w:rPr>
          <w:rFonts w:ascii="Times New Roman" w:eastAsia="Times New Roman" w:hAnsi="Times New Roman" w:cs="Times New Roman"/>
        </w:rPr>
        <w:t>The findings, drawn from participant responses, are structured based on the research questions and summarize key themes regarding students' perceptions of the English for Business course. These are grouped into four main areas: (1) relevance and usefulness, (2) attitudes and motivation, (3) knowledge and understan</w:t>
      </w:r>
      <w:r w:rsidR="004B7FFD" w:rsidRPr="00AF4F08">
        <w:rPr>
          <w:rFonts w:ascii="Times New Roman" w:eastAsia="Times New Roman" w:hAnsi="Times New Roman" w:cs="Times New Roman"/>
        </w:rPr>
        <w:t xml:space="preserve">ding, and (4) challenges. </w:t>
      </w:r>
    </w:p>
    <w:p w:rsidR="00503DF8" w:rsidRPr="00503DF8" w:rsidRDefault="00503DF8" w:rsidP="00607DF5">
      <w:pPr>
        <w:pStyle w:val="ListParagraph"/>
        <w:spacing w:after="0" w:line="240" w:lineRule="auto"/>
        <w:jc w:val="both"/>
        <w:rPr>
          <w:rFonts w:ascii="Times New Roman" w:eastAsia="Times New Roman" w:hAnsi="Times New Roman" w:cs="Times New Roman"/>
          <w:b/>
          <w:sz w:val="24"/>
          <w:szCs w:val="24"/>
        </w:rPr>
      </w:pPr>
      <w:r w:rsidRPr="00503DF8">
        <w:rPr>
          <w:rFonts w:ascii="Times New Roman" w:eastAsia="Times New Roman" w:hAnsi="Times New Roman" w:cs="Times New Roman"/>
          <w:b/>
        </w:rPr>
        <w:t xml:space="preserve">Table 1.1 </w:t>
      </w:r>
      <w:r w:rsidRPr="00503DF8">
        <w:rPr>
          <w:rFonts w:ascii="Times New Roman" w:hAnsi="Times New Roman" w:cs="Times New Roman"/>
          <w:sz w:val="20"/>
          <w:szCs w:val="20"/>
        </w:rPr>
        <w:t>English education students' perceptions of English for Business course</w:t>
      </w:r>
    </w:p>
    <w:tbl>
      <w:tblPr>
        <w:tblStyle w:val="TableGrid"/>
        <w:tblW w:w="9344" w:type="dxa"/>
        <w:tblLook w:val="04A0" w:firstRow="1" w:lastRow="0" w:firstColumn="1" w:lastColumn="0" w:noHBand="0" w:noVBand="1"/>
      </w:tblPr>
      <w:tblGrid>
        <w:gridCol w:w="1350"/>
        <w:gridCol w:w="3158"/>
        <w:gridCol w:w="1042"/>
        <w:gridCol w:w="802"/>
        <w:gridCol w:w="935"/>
        <w:gridCol w:w="1042"/>
        <w:gridCol w:w="1015"/>
      </w:tblGrid>
      <w:tr w:rsidR="00301877" w:rsidTr="002B6D1E">
        <w:tc>
          <w:tcPr>
            <w:tcW w:w="1309" w:type="dxa"/>
          </w:tcPr>
          <w:p w:rsidR="00AF1514" w:rsidRPr="00607DF5" w:rsidRDefault="00AF1514" w:rsidP="00503DF8">
            <w:pPr>
              <w:rPr>
                <w:rFonts w:ascii="Times New Roman" w:eastAsia="Times New Roman" w:hAnsi="Times New Roman" w:cs="Times New Roman"/>
              </w:rPr>
            </w:pPr>
            <w:r w:rsidRPr="00607DF5">
              <w:rPr>
                <w:rFonts w:ascii="Times New Roman" w:eastAsia="Times New Roman" w:hAnsi="Times New Roman" w:cs="Times New Roman"/>
              </w:rPr>
              <w:t>Theme</w:t>
            </w:r>
          </w:p>
        </w:tc>
        <w:tc>
          <w:tcPr>
            <w:tcW w:w="3194" w:type="dxa"/>
          </w:tcPr>
          <w:p w:rsidR="00AF1514" w:rsidRPr="00607DF5" w:rsidRDefault="00AF1514" w:rsidP="00503DF8">
            <w:pPr>
              <w:jc w:val="both"/>
              <w:rPr>
                <w:rFonts w:ascii="Times New Roman" w:eastAsia="Times New Roman" w:hAnsi="Times New Roman" w:cs="Times New Roman"/>
              </w:rPr>
            </w:pPr>
            <w:r w:rsidRPr="00607DF5">
              <w:rPr>
                <w:rFonts w:ascii="Times New Roman" w:eastAsia="Times New Roman" w:hAnsi="Times New Roman" w:cs="Times New Roman"/>
              </w:rPr>
              <w:t>Questionnaire</w:t>
            </w:r>
          </w:p>
        </w:tc>
        <w:tc>
          <w:tcPr>
            <w:tcW w:w="1043" w:type="dxa"/>
          </w:tcPr>
          <w:p w:rsidR="00AF1514" w:rsidRPr="00607DF5" w:rsidRDefault="00AF1514" w:rsidP="00503DF8">
            <w:pPr>
              <w:rPr>
                <w:rFonts w:ascii="Times New Roman" w:eastAsia="Times New Roman" w:hAnsi="Times New Roman" w:cs="Times New Roman"/>
              </w:rPr>
            </w:pPr>
            <w:r w:rsidRPr="00607DF5">
              <w:rPr>
                <w:rFonts w:ascii="Times New Roman" w:eastAsia="Times New Roman" w:hAnsi="Times New Roman" w:cs="Times New Roman"/>
              </w:rPr>
              <w:t>Strongly Agree</w:t>
            </w:r>
          </w:p>
        </w:tc>
        <w:tc>
          <w:tcPr>
            <w:tcW w:w="803" w:type="dxa"/>
          </w:tcPr>
          <w:p w:rsidR="00AF1514" w:rsidRPr="00607DF5" w:rsidRDefault="00AF1514" w:rsidP="00503DF8">
            <w:pPr>
              <w:rPr>
                <w:rFonts w:ascii="Times New Roman" w:eastAsia="Times New Roman" w:hAnsi="Times New Roman" w:cs="Times New Roman"/>
              </w:rPr>
            </w:pPr>
            <w:r w:rsidRPr="00607DF5">
              <w:rPr>
                <w:rFonts w:ascii="Times New Roman" w:eastAsia="Times New Roman" w:hAnsi="Times New Roman" w:cs="Times New Roman"/>
              </w:rPr>
              <w:t xml:space="preserve">Agree </w:t>
            </w:r>
          </w:p>
        </w:tc>
        <w:tc>
          <w:tcPr>
            <w:tcW w:w="936" w:type="dxa"/>
          </w:tcPr>
          <w:p w:rsidR="00AF1514" w:rsidRPr="00607DF5" w:rsidRDefault="00AF1514" w:rsidP="00503DF8">
            <w:pPr>
              <w:rPr>
                <w:rFonts w:ascii="Times New Roman" w:eastAsia="Times New Roman" w:hAnsi="Times New Roman" w:cs="Times New Roman"/>
              </w:rPr>
            </w:pPr>
            <w:r w:rsidRPr="00607DF5">
              <w:rPr>
                <w:rFonts w:ascii="Times New Roman" w:eastAsia="Times New Roman" w:hAnsi="Times New Roman" w:cs="Times New Roman"/>
              </w:rPr>
              <w:t>Neutral</w:t>
            </w:r>
          </w:p>
        </w:tc>
        <w:tc>
          <w:tcPr>
            <w:tcW w:w="1043" w:type="dxa"/>
          </w:tcPr>
          <w:p w:rsidR="00AF1514" w:rsidRPr="00607DF5" w:rsidRDefault="00AF1514" w:rsidP="00503DF8">
            <w:pPr>
              <w:rPr>
                <w:rFonts w:ascii="Times New Roman" w:eastAsia="Times New Roman" w:hAnsi="Times New Roman" w:cs="Times New Roman"/>
              </w:rPr>
            </w:pPr>
            <w:r w:rsidRPr="00607DF5">
              <w:rPr>
                <w:rFonts w:ascii="Times New Roman" w:eastAsia="Times New Roman" w:hAnsi="Times New Roman" w:cs="Times New Roman"/>
              </w:rPr>
              <w:t>Strongly disagree</w:t>
            </w:r>
          </w:p>
        </w:tc>
        <w:tc>
          <w:tcPr>
            <w:tcW w:w="1016" w:type="dxa"/>
          </w:tcPr>
          <w:p w:rsidR="00AF1514" w:rsidRPr="00607DF5" w:rsidRDefault="004B7FFD" w:rsidP="00503DF8">
            <w:pPr>
              <w:rPr>
                <w:rFonts w:ascii="Times New Roman" w:eastAsia="Times New Roman" w:hAnsi="Times New Roman" w:cs="Times New Roman"/>
              </w:rPr>
            </w:pPr>
            <w:r w:rsidRPr="00607DF5">
              <w:rPr>
                <w:rFonts w:ascii="Times New Roman" w:eastAsia="Times New Roman" w:hAnsi="Times New Roman" w:cs="Times New Roman"/>
              </w:rPr>
              <w:t>disagree</w:t>
            </w:r>
          </w:p>
        </w:tc>
      </w:tr>
      <w:tr w:rsidR="004B7FFD" w:rsidTr="002B6D1E">
        <w:tc>
          <w:tcPr>
            <w:tcW w:w="1309" w:type="dxa"/>
            <w:vMerge w:val="restart"/>
          </w:tcPr>
          <w:p w:rsidR="004B7FFD" w:rsidRPr="00607DF5" w:rsidRDefault="004B7FFD" w:rsidP="004B7FFD">
            <w:pPr>
              <w:jc w:val="center"/>
              <w:rPr>
                <w:rFonts w:ascii="Times New Roman" w:eastAsia="Times New Roman" w:hAnsi="Times New Roman" w:cs="Times New Roman"/>
                <w:sz w:val="20"/>
                <w:szCs w:val="20"/>
              </w:rPr>
            </w:pPr>
          </w:p>
          <w:p w:rsidR="004B7FFD" w:rsidRPr="00607DF5" w:rsidRDefault="004B7FFD" w:rsidP="004B7FFD">
            <w:pPr>
              <w:jc w:val="center"/>
              <w:rPr>
                <w:rFonts w:ascii="Times New Roman" w:eastAsia="Times New Roman" w:hAnsi="Times New Roman" w:cs="Times New Roman"/>
                <w:sz w:val="20"/>
                <w:szCs w:val="20"/>
              </w:rPr>
            </w:pPr>
          </w:p>
          <w:p w:rsidR="004B7FFD" w:rsidRPr="00607DF5" w:rsidRDefault="004B7FFD" w:rsidP="004B7FFD">
            <w:pPr>
              <w:jc w:val="center"/>
              <w:rPr>
                <w:rFonts w:ascii="Times New Roman" w:eastAsia="Times New Roman" w:hAnsi="Times New Roman" w:cs="Times New Roman"/>
                <w:sz w:val="20"/>
                <w:szCs w:val="20"/>
              </w:rPr>
            </w:pPr>
          </w:p>
          <w:p w:rsidR="004B7FFD" w:rsidRPr="00607DF5" w:rsidRDefault="004B7FFD" w:rsidP="004B7FFD">
            <w:pPr>
              <w:jc w:val="center"/>
              <w:rPr>
                <w:rFonts w:ascii="Times New Roman" w:eastAsia="Times New Roman" w:hAnsi="Times New Roman" w:cs="Times New Roman"/>
                <w:sz w:val="20"/>
                <w:szCs w:val="20"/>
              </w:rPr>
            </w:pPr>
          </w:p>
          <w:p w:rsidR="004B7FFD" w:rsidRPr="00607DF5" w:rsidRDefault="004B7FFD" w:rsidP="004B7FFD">
            <w:pPr>
              <w:jc w:val="center"/>
              <w:rPr>
                <w:rFonts w:ascii="Times New Roman" w:eastAsia="Times New Roman" w:hAnsi="Times New Roman" w:cs="Times New Roman"/>
                <w:sz w:val="20"/>
                <w:szCs w:val="20"/>
              </w:rPr>
            </w:pPr>
          </w:p>
          <w:p w:rsidR="004B7FFD" w:rsidRPr="00607DF5" w:rsidRDefault="004B7FFD" w:rsidP="004B7FFD">
            <w:pPr>
              <w:jc w:val="cente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relevance and usefulness</w:t>
            </w:r>
          </w:p>
        </w:tc>
        <w:tc>
          <w:tcPr>
            <w:tcW w:w="3194" w:type="dxa"/>
          </w:tcPr>
          <w:p w:rsidR="004B7FFD" w:rsidRPr="00607DF5" w:rsidRDefault="004B7FFD" w:rsidP="002B6D1E">
            <w:pPr>
              <w:pStyle w:val="Caption"/>
              <w:rPr>
                <w:rFonts w:ascii="Times New Roman" w:hAnsi="Times New Roman" w:cs="Times New Roman"/>
                <w:b w:val="0"/>
                <w:sz w:val="20"/>
                <w:szCs w:val="20"/>
              </w:rPr>
            </w:pPr>
            <w:bookmarkStart w:id="0" w:name="_Toc200997180"/>
            <w:bookmarkStart w:id="1" w:name="_Toc200997557"/>
            <w:r w:rsidRPr="00607DF5">
              <w:rPr>
                <w:rFonts w:ascii="Times New Roman" w:hAnsi="Times New Roman" w:cs="Times New Roman"/>
                <w:b w:val="0"/>
                <w:color w:val="auto"/>
                <w:sz w:val="20"/>
                <w:szCs w:val="20"/>
              </w:rPr>
              <w:lastRenderedPageBreak/>
              <w:t xml:space="preserve">English language skills and </w:t>
            </w:r>
            <w:r w:rsidRPr="00607DF5">
              <w:rPr>
                <w:rFonts w:ascii="Times New Roman" w:hAnsi="Times New Roman" w:cs="Times New Roman"/>
                <w:b w:val="0"/>
                <w:color w:val="auto"/>
                <w:sz w:val="20"/>
                <w:szCs w:val="20"/>
              </w:rPr>
              <w:lastRenderedPageBreak/>
              <w:t>competencies are necessary for success in future work environments</w:t>
            </w:r>
            <w:bookmarkEnd w:id="0"/>
            <w:bookmarkEnd w:id="1"/>
            <w:r w:rsidRPr="00607DF5">
              <w:rPr>
                <w:rFonts w:ascii="Times New Roman" w:hAnsi="Times New Roman" w:cs="Times New Roman"/>
                <w:b w:val="0"/>
                <w:color w:val="auto"/>
                <w:sz w:val="20"/>
                <w:szCs w:val="20"/>
              </w:rPr>
              <w:t>.</w:t>
            </w:r>
          </w:p>
        </w:tc>
        <w:tc>
          <w:tcPr>
            <w:tcW w:w="1043" w:type="dxa"/>
          </w:tcPr>
          <w:p w:rsidR="00A13204" w:rsidRDefault="00A13204" w:rsidP="003D724C">
            <w:pPr>
              <w:rPr>
                <w:rFonts w:ascii="Times New Roman" w:eastAsia="Times New Roman" w:hAnsi="Times New Roman" w:cs="Times New Roman"/>
                <w:sz w:val="20"/>
                <w:szCs w:val="20"/>
              </w:rPr>
            </w:pPr>
          </w:p>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lastRenderedPageBreak/>
              <w:t>51%</w:t>
            </w:r>
          </w:p>
        </w:tc>
        <w:tc>
          <w:tcPr>
            <w:tcW w:w="803" w:type="dxa"/>
          </w:tcPr>
          <w:p w:rsidR="00A13204" w:rsidRDefault="00A13204" w:rsidP="003D724C">
            <w:pPr>
              <w:rPr>
                <w:rFonts w:ascii="Times New Roman" w:eastAsia="Times New Roman" w:hAnsi="Times New Roman" w:cs="Times New Roman"/>
                <w:sz w:val="20"/>
                <w:szCs w:val="20"/>
              </w:rPr>
            </w:pPr>
          </w:p>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lastRenderedPageBreak/>
              <w:t>34%</w:t>
            </w:r>
          </w:p>
        </w:tc>
        <w:tc>
          <w:tcPr>
            <w:tcW w:w="936" w:type="dxa"/>
          </w:tcPr>
          <w:p w:rsidR="00A13204" w:rsidRDefault="00A13204" w:rsidP="003D724C">
            <w:pPr>
              <w:rPr>
                <w:rFonts w:ascii="Times New Roman" w:eastAsia="Times New Roman" w:hAnsi="Times New Roman" w:cs="Times New Roman"/>
                <w:sz w:val="20"/>
                <w:szCs w:val="20"/>
              </w:rPr>
            </w:pPr>
          </w:p>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lastRenderedPageBreak/>
              <w:t>9%</w:t>
            </w:r>
          </w:p>
        </w:tc>
        <w:tc>
          <w:tcPr>
            <w:tcW w:w="1043" w:type="dxa"/>
          </w:tcPr>
          <w:p w:rsidR="00A13204" w:rsidRDefault="00A13204" w:rsidP="003D724C">
            <w:pPr>
              <w:rPr>
                <w:rFonts w:ascii="Times New Roman" w:eastAsia="Times New Roman" w:hAnsi="Times New Roman" w:cs="Times New Roman"/>
                <w:sz w:val="20"/>
                <w:szCs w:val="20"/>
              </w:rPr>
            </w:pPr>
          </w:p>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lastRenderedPageBreak/>
              <w:t>3%</w:t>
            </w:r>
          </w:p>
        </w:tc>
        <w:tc>
          <w:tcPr>
            <w:tcW w:w="1016" w:type="dxa"/>
          </w:tcPr>
          <w:p w:rsidR="00A13204" w:rsidRDefault="00A13204" w:rsidP="003D724C">
            <w:pPr>
              <w:rPr>
                <w:rFonts w:ascii="Times New Roman" w:eastAsia="Times New Roman" w:hAnsi="Times New Roman" w:cs="Times New Roman"/>
                <w:sz w:val="20"/>
                <w:szCs w:val="20"/>
              </w:rPr>
            </w:pPr>
          </w:p>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lastRenderedPageBreak/>
              <w:t>3%</w:t>
            </w:r>
          </w:p>
        </w:tc>
      </w:tr>
      <w:tr w:rsidR="004B7FFD" w:rsidTr="002B6D1E">
        <w:tc>
          <w:tcPr>
            <w:tcW w:w="1309" w:type="dxa"/>
            <w:vMerge/>
          </w:tcPr>
          <w:p w:rsidR="004B7FFD" w:rsidRPr="00607DF5" w:rsidRDefault="004B7FFD" w:rsidP="003D724C">
            <w:pPr>
              <w:rPr>
                <w:rFonts w:ascii="Times New Roman" w:eastAsia="Times New Roman" w:hAnsi="Times New Roman" w:cs="Times New Roman"/>
                <w:sz w:val="20"/>
                <w:szCs w:val="20"/>
              </w:rPr>
            </w:pPr>
          </w:p>
        </w:tc>
        <w:tc>
          <w:tcPr>
            <w:tcW w:w="3194" w:type="dxa"/>
          </w:tcPr>
          <w:p w:rsidR="004B7FFD" w:rsidRPr="00607DF5" w:rsidRDefault="004B7FFD" w:rsidP="004B7FFD">
            <w:pPr>
              <w:pStyle w:val="Caption"/>
              <w:rPr>
                <w:rFonts w:ascii="Times New Roman" w:hAnsi="Times New Roman" w:cs="Times New Roman"/>
                <w:b w:val="0"/>
                <w:color w:val="auto"/>
                <w:sz w:val="20"/>
                <w:szCs w:val="20"/>
              </w:rPr>
            </w:pPr>
            <w:r w:rsidRPr="00607DF5">
              <w:rPr>
                <w:rFonts w:ascii="Times New Roman" w:hAnsi="Times New Roman" w:cs="Times New Roman"/>
                <w:b w:val="0"/>
                <w:color w:val="auto"/>
                <w:sz w:val="20"/>
                <w:szCs w:val="20"/>
              </w:rPr>
              <w:t>Taking Business English courses prepares the skills and competencies necessary for success in the future work environment.</w:t>
            </w:r>
          </w:p>
        </w:tc>
        <w:tc>
          <w:tcPr>
            <w:tcW w:w="104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4%</w:t>
            </w:r>
          </w:p>
        </w:tc>
        <w:tc>
          <w:tcPr>
            <w:tcW w:w="80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3%</w:t>
            </w:r>
          </w:p>
        </w:tc>
        <w:tc>
          <w:tcPr>
            <w:tcW w:w="93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7%</w:t>
            </w:r>
          </w:p>
        </w:tc>
        <w:tc>
          <w:tcPr>
            <w:tcW w:w="104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c>
          <w:tcPr>
            <w:tcW w:w="101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r>
      <w:tr w:rsidR="004B7FFD" w:rsidTr="002B6D1E">
        <w:tc>
          <w:tcPr>
            <w:tcW w:w="1309" w:type="dxa"/>
            <w:vMerge/>
          </w:tcPr>
          <w:p w:rsidR="004B7FFD" w:rsidRPr="00607DF5" w:rsidRDefault="004B7FFD" w:rsidP="003D724C">
            <w:pPr>
              <w:rPr>
                <w:rFonts w:ascii="Times New Roman" w:eastAsia="Times New Roman" w:hAnsi="Times New Roman" w:cs="Times New Roman"/>
                <w:sz w:val="20"/>
                <w:szCs w:val="20"/>
              </w:rPr>
            </w:pPr>
          </w:p>
        </w:tc>
        <w:tc>
          <w:tcPr>
            <w:tcW w:w="3194"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hAnsi="Times New Roman" w:cs="Times New Roman"/>
                <w:sz w:val="20"/>
                <w:szCs w:val="20"/>
              </w:rPr>
              <w:t>The skills needs have been incorporated into the Business English course.</w:t>
            </w:r>
          </w:p>
        </w:tc>
        <w:tc>
          <w:tcPr>
            <w:tcW w:w="1043" w:type="dxa"/>
          </w:tcPr>
          <w:p w:rsidR="004B7FFD" w:rsidRPr="00607DF5" w:rsidRDefault="004B7FFD" w:rsidP="004B7FFD">
            <w:pPr>
              <w:spacing w:line="360" w:lineRule="auto"/>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80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4%</w:t>
            </w:r>
          </w:p>
        </w:tc>
        <w:tc>
          <w:tcPr>
            <w:tcW w:w="93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1%</w:t>
            </w:r>
          </w:p>
        </w:tc>
        <w:tc>
          <w:tcPr>
            <w:tcW w:w="104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9%</w:t>
            </w:r>
          </w:p>
        </w:tc>
        <w:tc>
          <w:tcPr>
            <w:tcW w:w="101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0%</w:t>
            </w:r>
          </w:p>
        </w:tc>
      </w:tr>
      <w:tr w:rsidR="004B7FFD" w:rsidTr="002B6D1E">
        <w:tc>
          <w:tcPr>
            <w:tcW w:w="1309" w:type="dxa"/>
            <w:vMerge/>
          </w:tcPr>
          <w:p w:rsidR="004B7FFD" w:rsidRPr="00607DF5" w:rsidRDefault="004B7FFD" w:rsidP="003D724C">
            <w:pPr>
              <w:rPr>
                <w:rFonts w:ascii="Times New Roman" w:eastAsia="Times New Roman" w:hAnsi="Times New Roman" w:cs="Times New Roman"/>
                <w:sz w:val="20"/>
                <w:szCs w:val="20"/>
              </w:rPr>
            </w:pPr>
          </w:p>
        </w:tc>
        <w:tc>
          <w:tcPr>
            <w:tcW w:w="3194"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hAnsi="Times New Roman" w:cs="Times New Roman"/>
                <w:sz w:val="20"/>
                <w:szCs w:val="20"/>
              </w:rPr>
              <w:t>The materials taught in English for business help future workplaces</w:t>
            </w:r>
          </w:p>
        </w:tc>
        <w:tc>
          <w:tcPr>
            <w:tcW w:w="1043" w:type="dxa"/>
          </w:tcPr>
          <w:p w:rsidR="004B7FFD" w:rsidRPr="00607DF5" w:rsidRDefault="004B7FFD" w:rsidP="004B7FFD">
            <w:pPr>
              <w:spacing w:line="360" w:lineRule="auto"/>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803" w:type="dxa"/>
          </w:tcPr>
          <w:p w:rsidR="004B7FFD" w:rsidRPr="00607DF5" w:rsidRDefault="004B7FFD" w:rsidP="004B7FFD">
            <w:pPr>
              <w:spacing w:line="360" w:lineRule="auto"/>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7%</w:t>
            </w:r>
          </w:p>
        </w:tc>
        <w:tc>
          <w:tcPr>
            <w:tcW w:w="93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9%</w:t>
            </w:r>
          </w:p>
        </w:tc>
        <w:tc>
          <w:tcPr>
            <w:tcW w:w="104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c>
          <w:tcPr>
            <w:tcW w:w="101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r>
      <w:tr w:rsidR="004B7FFD" w:rsidRPr="00301877" w:rsidTr="002B6D1E">
        <w:tc>
          <w:tcPr>
            <w:tcW w:w="1309" w:type="dxa"/>
            <w:vMerge w:val="restart"/>
          </w:tcPr>
          <w:p w:rsidR="00E264FA" w:rsidRPr="00607DF5" w:rsidRDefault="00E264FA" w:rsidP="004B7FFD">
            <w:pPr>
              <w:jc w:val="center"/>
              <w:rPr>
                <w:rStyle w:val="Heading4Char"/>
                <w:rFonts w:ascii="Times New Roman" w:hAnsi="Times New Roman" w:cs="Times New Roman"/>
                <w:b w:val="0"/>
                <w:sz w:val="20"/>
                <w:szCs w:val="20"/>
              </w:rPr>
            </w:pPr>
          </w:p>
          <w:p w:rsidR="00E264FA" w:rsidRPr="00607DF5" w:rsidRDefault="00E264FA" w:rsidP="004B7FFD">
            <w:pPr>
              <w:jc w:val="center"/>
              <w:rPr>
                <w:rStyle w:val="Heading4Char"/>
                <w:rFonts w:ascii="Times New Roman" w:hAnsi="Times New Roman" w:cs="Times New Roman"/>
                <w:b w:val="0"/>
                <w:sz w:val="20"/>
                <w:szCs w:val="20"/>
              </w:rPr>
            </w:pPr>
          </w:p>
          <w:p w:rsidR="00E264FA" w:rsidRPr="00607DF5" w:rsidRDefault="00E264FA" w:rsidP="004B7FFD">
            <w:pPr>
              <w:jc w:val="center"/>
              <w:rPr>
                <w:rStyle w:val="Heading4Char"/>
                <w:rFonts w:ascii="Times New Roman" w:hAnsi="Times New Roman" w:cs="Times New Roman"/>
                <w:b w:val="0"/>
                <w:sz w:val="20"/>
                <w:szCs w:val="20"/>
              </w:rPr>
            </w:pPr>
          </w:p>
          <w:p w:rsidR="004B7FFD" w:rsidRPr="00607DF5" w:rsidRDefault="004B7FFD" w:rsidP="004B7FFD">
            <w:pPr>
              <w:jc w:val="center"/>
              <w:rPr>
                <w:rFonts w:ascii="Times New Roman" w:eastAsia="Times New Roman" w:hAnsi="Times New Roman" w:cs="Times New Roman"/>
                <w:b/>
                <w:sz w:val="20"/>
                <w:szCs w:val="20"/>
              </w:rPr>
            </w:pPr>
            <w:r w:rsidRPr="00607DF5">
              <w:rPr>
                <w:rStyle w:val="Heading4Char"/>
                <w:rFonts w:ascii="Times New Roman" w:hAnsi="Times New Roman" w:cs="Times New Roman"/>
                <w:b w:val="0"/>
                <w:sz w:val="20"/>
                <w:szCs w:val="20"/>
              </w:rPr>
              <w:t>Attitudes &amp; motivation</w:t>
            </w:r>
          </w:p>
        </w:tc>
        <w:tc>
          <w:tcPr>
            <w:tcW w:w="3194"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hAnsi="Times New Roman" w:cs="Times New Roman"/>
                <w:sz w:val="20"/>
                <w:szCs w:val="20"/>
              </w:rPr>
              <w:t>The Business English course has improved English communication performance.</w:t>
            </w:r>
          </w:p>
        </w:tc>
        <w:tc>
          <w:tcPr>
            <w:tcW w:w="1043" w:type="dxa"/>
          </w:tcPr>
          <w:p w:rsidR="004B7FFD" w:rsidRPr="00607DF5" w:rsidRDefault="004B7FFD" w:rsidP="004B7FFD">
            <w:pPr>
              <w:spacing w:line="360" w:lineRule="auto"/>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7%</w:t>
            </w:r>
          </w:p>
        </w:tc>
        <w:tc>
          <w:tcPr>
            <w:tcW w:w="80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7%</w:t>
            </w:r>
          </w:p>
        </w:tc>
        <w:tc>
          <w:tcPr>
            <w:tcW w:w="93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7%</w:t>
            </w:r>
          </w:p>
        </w:tc>
        <w:tc>
          <w:tcPr>
            <w:tcW w:w="1043"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c>
          <w:tcPr>
            <w:tcW w:w="1016" w:type="dxa"/>
          </w:tcPr>
          <w:p w:rsidR="004B7FFD" w:rsidRPr="00607DF5" w:rsidRDefault="004B7FFD"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r>
      <w:tr w:rsidR="004B7FFD" w:rsidRPr="00301877" w:rsidTr="002B6D1E">
        <w:tc>
          <w:tcPr>
            <w:tcW w:w="1309" w:type="dxa"/>
            <w:vMerge/>
          </w:tcPr>
          <w:p w:rsidR="004B7FFD" w:rsidRPr="00607DF5" w:rsidRDefault="004B7FFD" w:rsidP="003D724C">
            <w:pPr>
              <w:rPr>
                <w:rFonts w:ascii="Times New Roman" w:eastAsia="Times New Roman" w:hAnsi="Times New Roman" w:cs="Times New Roman"/>
                <w:sz w:val="20"/>
                <w:szCs w:val="20"/>
              </w:rPr>
            </w:pPr>
          </w:p>
        </w:tc>
        <w:tc>
          <w:tcPr>
            <w:tcW w:w="3194"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hAnsi="Times New Roman" w:cs="Times New Roman"/>
                <w:sz w:val="20"/>
                <w:szCs w:val="20"/>
              </w:rPr>
              <w:t>English for Business course allowed exploring creativity in learning English.</w:t>
            </w:r>
          </w:p>
        </w:tc>
        <w:tc>
          <w:tcPr>
            <w:tcW w:w="104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80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3%</w:t>
            </w:r>
          </w:p>
        </w:tc>
        <w:tc>
          <w:tcPr>
            <w:tcW w:w="936"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104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c>
          <w:tcPr>
            <w:tcW w:w="1016"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0%</w:t>
            </w:r>
          </w:p>
        </w:tc>
      </w:tr>
      <w:tr w:rsidR="004B7FFD" w:rsidRPr="00301877" w:rsidTr="002B6D1E">
        <w:tc>
          <w:tcPr>
            <w:tcW w:w="1309" w:type="dxa"/>
            <w:vMerge/>
          </w:tcPr>
          <w:p w:rsidR="004B7FFD" w:rsidRPr="00607DF5" w:rsidRDefault="004B7FFD" w:rsidP="003D724C">
            <w:pPr>
              <w:rPr>
                <w:rFonts w:ascii="Times New Roman" w:eastAsia="Times New Roman" w:hAnsi="Times New Roman" w:cs="Times New Roman"/>
                <w:sz w:val="20"/>
                <w:szCs w:val="20"/>
              </w:rPr>
            </w:pPr>
          </w:p>
        </w:tc>
        <w:tc>
          <w:tcPr>
            <w:tcW w:w="3194"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hAnsi="Times New Roman" w:cs="Times New Roman"/>
                <w:sz w:val="20"/>
                <w:szCs w:val="20"/>
              </w:rPr>
              <w:t>The English for Business course exposed performance using English</w:t>
            </w:r>
          </w:p>
        </w:tc>
        <w:tc>
          <w:tcPr>
            <w:tcW w:w="104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0%</w:t>
            </w:r>
          </w:p>
        </w:tc>
        <w:tc>
          <w:tcPr>
            <w:tcW w:w="80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3%</w:t>
            </w:r>
          </w:p>
        </w:tc>
        <w:tc>
          <w:tcPr>
            <w:tcW w:w="936"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0%</w:t>
            </w:r>
          </w:p>
        </w:tc>
        <w:tc>
          <w:tcPr>
            <w:tcW w:w="1043"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7%</w:t>
            </w:r>
          </w:p>
        </w:tc>
        <w:tc>
          <w:tcPr>
            <w:tcW w:w="1016" w:type="dxa"/>
          </w:tcPr>
          <w:p w:rsidR="004B7FFD" w:rsidRPr="00607DF5" w:rsidRDefault="002B6D1E"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0%</w:t>
            </w:r>
          </w:p>
        </w:tc>
      </w:tr>
      <w:tr w:rsidR="002B6D1E" w:rsidRPr="00301877" w:rsidTr="002B6D1E">
        <w:tc>
          <w:tcPr>
            <w:tcW w:w="1309" w:type="dxa"/>
            <w:vMerge w:val="restart"/>
          </w:tcPr>
          <w:p w:rsidR="00E264FA" w:rsidRPr="00607DF5" w:rsidRDefault="00E264FA" w:rsidP="003D724C">
            <w:pPr>
              <w:rPr>
                <w:rFonts w:ascii="Times New Roman" w:eastAsia="Times New Roman" w:hAnsi="Times New Roman" w:cs="Times New Roman"/>
                <w:sz w:val="20"/>
                <w:szCs w:val="20"/>
              </w:rPr>
            </w:pPr>
          </w:p>
          <w:p w:rsidR="002B6D1E" w:rsidRPr="00607DF5" w:rsidRDefault="00E264FA" w:rsidP="00E264FA">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knowledge and understanding</w:t>
            </w:r>
          </w:p>
        </w:tc>
        <w:tc>
          <w:tcPr>
            <w:tcW w:w="3194" w:type="dxa"/>
          </w:tcPr>
          <w:p w:rsidR="002B6D1E" w:rsidRPr="00607DF5" w:rsidRDefault="00E264FA" w:rsidP="003D724C">
            <w:pPr>
              <w:rPr>
                <w:rFonts w:ascii="Times New Roman" w:hAnsi="Times New Roman" w:cs="Times New Roman"/>
                <w:sz w:val="20"/>
                <w:szCs w:val="20"/>
              </w:rPr>
            </w:pPr>
            <w:r w:rsidRPr="00607DF5">
              <w:rPr>
                <w:rFonts w:ascii="Times New Roman" w:hAnsi="Times New Roman" w:cs="Times New Roman"/>
                <w:sz w:val="20"/>
                <w:szCs w:val="20"/>
              </w:rPr>
              <w:t>Understanding English Business Texts</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4%</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9%</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9%</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r>
      <w:tr w:rsidR="002B6D1E" w:rsidRPr="00301877" w:rsidTr="002B6D1E">
        <w:tc>
          <w:tcPr>
            <w:tcW w:w="1309" w:type="dxa"/>
            <w:vMerge/>
          </w:tcPr>
          <w:p w:rsidR="002B6D1E" w:rsidRPr="00607DF5" w:rsidRDefault="002B6D1E" w:rsidP="003D724C">
            <w:pPr>
              <w:rPr>
                <w:rFonts w:ascii="Times New Roman" w:eastAsia="Times New Roman" w:hAnsi="Times New Roman" w:cs="Times New Roman"/>
                <w:sz w:val="20"/>
                <w:szCs w:val="20"/>
              </w:rPr>
            </w:pPr>
          </w:p>
        </w:tc>
        <w:tc>
          <w:tcPr>
            <w:tcW w:w="3194" w:type="dxa"/>
          </w:tcPr>
          <w:p w:rsidR="002B6D1E" w:rsidRPr="00607DF5" w:rsidRDefault="00E264FA" w:rsidP="003D724C">
            <w:pPr>
              <w:rPr>
                <w:rFonts w:ascii="Times New Roman" w:hAnsi="Times New Roman" w:cs="Times New Roman"/>
                <w:sz w:val="20"/>
                <w:szCs w:val="20"/>
              </w:rPr>
            </w:pPr>
            <w:r w:rsidRPr="00607DF5">
              <w:rPr>
                <w:rFonts w:ascii="Times New Roman" w:hAnsi="Times New Roman" w:cs="Times New Roman"/>
                <w:sz w:val="20"/>
                <w:szCs w:val="20"/>
              </w:rPr>
              <w:t>Confidence when speaking business English contexts, such as meetings, negotiations, and presentations</w:t>
            </w:r>
          </w:p>
        </w:tc>
        <w:tc>
          <w:tcPr>
            <w:tcW w:w="1043" w:type="dxa"/>
          </w:tcPr>
          <w:p w:rsidR="002B6D1E" w:rsidRPr="00607DF5" w:rsidRDefault="00E264FA" w:rsidP="00E264FA">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4%</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4%</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6%</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0%</w:t>
            </w:r>
          </w:p>
        </w:tc>
      </w:tr>
      <w:tr w:rsidR="002B6D1E" w:rsidRPr="00301877" w:rsidTr="002B6D1E">
        <w:tc>
          <w:tcPr>
            <w:tcW w:w="1309" w:type="dxa"/>
            <w:vMerge/>
          </w:tcPr>
          <w:p w:rsidR="002B6D1E" w:rsidRPr="00607DF5" w:rsidRDefault="002B6D1E" w:rsidP="003D724C">
            <w:pPr>
              <w:rPr>
                <w:rFonts w:ascii="Times New Roman" w:eastAsia="Times New Roman" w:hAnsi="Times New Roman" w:cs="Times New Roman"/>
                <w:sz w:val="20"/>
                <w:szCs w:val="20"/>
              </w:rPr>
            </w:pPr>
          </w:p>
        </w:tc>
        <w:tc>
          <w:tcPr>
            <w:tcW w:w="3194" w:type="dxa"/>
          </w:tcPr>
          <w:p w:rsidR="002B6D1E" w:rsidRPr="00607DF5" w:rsidRDefault="00E264FA" w:rsidP="003D724C">
            <w:pPr>
              <w:rPr>
                <w:rFonts w:ascii="Times New Roman" w:hAnsi="Times New Roman" w:cs="Times New Roman"/>
                <w:sz w:val="20"/>
                <w:szCs w:val="20"/>
              </w:rPr>
            </w:pPr>
            <w:r w:rsidRPr="00607DF5">
              <w:rPr>
                <w:rFonts w:ascii="Times New Roman" w:hAnsi="Times New Roman" w:cs="Times New Roman"/>
                <w:sz w:val="20"/>
                <w:szCs w:val="20"/>
              </w:rPr>
              <w:t>Confidence when writing business English contexts, such as emails, reports, and proposals</w:t>
            </w:r>
          </w:p>
        </w:tc>
        <w:tc>
          <w:tcPr>
            <w:tcW w:w="1043" w:type="dxa"/>
          </w:tcPr>
          <w:p w:rsidR="002B6D1E" w:rsidRPr="00607DF5" w:rsidRDefault="00E264FA" w:rsidP="00E264FA">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1%</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7%</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0%</w:t>
            </w:r>
          </w:p>
        </w:tc>
      </w:tr>
      <w:tr w:rsidR="002B6D1E" w:rsidRPr="00301877" w:rsidTr="002B6D1E">
        <w:tc>
          <w:tcPr>
            <w:tcW w:w="1309" w:type="dxa"/>
            <w:vMerge w:val="restart"/>
          </w:tcPr>
          <w:p w:rsidR="00E264FA" w:rsidRPr="00607DF5" w:rsidRDefault="00E264FA" w:rsidP="003D724C">
            <w:pPr>
              <w:rPr>
                <w:rFonts w:ascii="Times New Roman" w:eastAsia="Times New Roman" w:hAnsi="Times New Roman" w:cs="Times New Roman"/>
                <w:sz w:val="20"/>
                <w:szCs w:val="20"/>
              </w:rPr>
            </w:pPr>
          </w:p>
          <w:p w:rsidR="00E264FA" w:rsidRPr="00607DF5" w:rsidRDefault="00E264FA" w:rsidP="003D724C">
            <w:pPr>
              <w:rPr>
                <w:rFonts w:ascii="Times New Roman" w:eastAsia="Times New Roman" w:hAnsi="Times New Roman" w:cs="Times New Roman"/>
                <w:sz w:val="20"/>
                <w:szCs w:val="20"/>
              </w:rPr>
            </w:pPr>
          </w:p>
          <w:p w:rsidR="00E264FA" w:rsidRPr="00607DF5" w:rsidRDefault="00E264FA" w:rsidP="003D724C">
            <w:pPr>
              <w:rPr>
                <w:rFonts w:ascii="Times New Roman" w:eastAsia="Times New Roman" w:hAnsi="Times New Roman" w:cs="Times New Roman"/>
                <w:sz w:val="20"/>
                <w:szCs w:val="20"/>
              </w:rPr>
            </w:pPr>
          </w:p>
          <w:p w:rsidR="00607DF5"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challenges</w:t>
            </w:r>
          </w:p>
          <w:p w:rsidR="00607DF5" w:rsidRPr="00607DF5" w:rsidRDefault="00607DF5" w:rsidP="00607DF5">
            <w:pPr>
              <w:rPr>
                <w:rFonts w:ascii="Times New Roman" w:eastAsia="Times New Roman" w:hAnsi="Times New Roman" w:cs="Times New Roman"/>
                <w:sz w:val="20"/>
                <w:szCs w:val="20"/>
              </w:rPr>
            </w:pPr>
          </w:p>
          <w:p w:rsidR="002B6D1E" w:rsidRPr="00607DF5" w:rsidRDefault="002B6D1E" w:rsidP="00607DF5">
            <w:pPr>
              <w:jc w:val="center"/>
              <w:rPr>
                <w:rFonts w:ascii="Times New Roman" w:eastAsia="Times New Roman" w:hAnsi="Times New Roman" w:cs="Times New Roman"/>
                <w:sz w:val="20"/>
                <w:szCs w:val="20"/>
              </w:rPr>
            </w:pPr>
          </w:p>
        </w:tc>
        <w:tc>
          <w:tcPr>
            <w:tcW w:w="3194" w:type="dxa"/>
          </w:tcPr>
          <w:p w:rsidR="002B6D1E" w:rsidRPr="00607DF5" w:rsidRDefault="00E264FA" w:rsidP="003D724C">
            <w:pPr>
              <w:rPr>
                <w:rFonts w:ascii="Times New Roman" w:hAnsi="Times New Roman" w:cs="Times New Roman"/>
                <w:sz w:val="20"/>
                <w:szCs w:val="20"/>
              </w:rPr>
            </w:pPr>
            <w:r w:rsidRPr="00607DF5">
              <w:rPr>
                <w:rFonts w:ascii="Times New Roman" w:hAnsi="Times New Roman" w:cs="Times New Roman"/>
                <w:sz w:val="20"/>
                <w:szCs w:val="20"/>
              </w:rPr>
              <w:t>The materials given in the English for Business course are challenging.</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4%</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1%</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9%</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r>
      <w:tr w:rsidR="002B6D1E" w:rsidRPr="00301877" w:rsidTr="002B6D1E">
        <w:tc>
          <w:tcPr>
            <w:tcW w:w="1309" w:type="dxa"/>
            <w:vMerge/>
          </w:tcPr>
          <w:p w:rsidR="002B6D1E" w:rsidRPr="00607DF5" w:rsidRDefault="002B6D1E" w:rsidP="003D724C">
            <w:pPr>
              <w:rPr>
                <w:rFonts w:ascii="Times New Roman" w:eastAsia="Times New Roman" w:hAnsi="Times New Roman" w:cs="Times New Roman"/>
                <w:sz w:val="20"/>
                <w:szCs w:val="20"/>
              </w:rPr>
            </w:pPr>
          </w:p>
        </w:tc>
        <w:tc>
          <w:tcPr>
            <w:tcW w:w="3194" w:type="dxa"/>
          </w:tcPr>
          <w:p w:rsidR="002B6D1E" w:rsidRPr="00607DF5" w:rsidRDefault="00E264FA" w:rsidP="00E264FA">
            <w:pPr>
              <w:pStyle w:val="Caption"/>
              <w:rPr>
                <w:rFonts w:ascii="Times New Roman" w:hAnsi="Times New Roman" w:cs="Times New Roman"/>
                <w:b w:val="0"/>
                <w:color w:val="auto"/>
                <w:sz w:val="20"/>
                <w:szCs w:val="20"/>
              </w:rPr>
            </w:pPr>
            <w:bookmarkStart w:id="2" w:name="_Toc200997191"/>
            <w:bookmarkStart w:id="3" w:name="_Toc200997568"/>
            <w:r w:rsidRPr="00607DF5">
              <w:rPr>
                <w:rFonts w:ascii="Times New Roman" w:hAnsi="Times New Roman" w:cs="Times New Roman"/>
                <w:b w:val="0"/>
                <w:color w:val="auto"/>
                <w:sz w:val="20"/>
                <w:szCs w:val="20"/>
              </w:rPr>
              <w:t xml:space="preserve">Writing business documents (emails, reports, </w:t>
            </w:r>
            <w:proofErr w:type="gramStart"/>
            <w:r w:rsidRPr="00607DF5">
              <w:rPr>
                <w:rFonts w:ascii="Times New Roman" w:hAnsi="Times New Roman" w:cs="Times New Roman"/>
                <w:b w:val="0"/>
                <w:color w:val="auto"/>
                <w:sz w:val="20"/>
                <w:szCs w:val="20"/>
              </w:rPr>
              <w:t>proposals</w:t>
            </w:r>
            <w:proofErr w:type="gramEnd"/>
            <w:r w:rsidRPr="00607DF5">
              <w:rPr>
                <w:rFonts w:ascii="Times New Roman" w:hAnsi="Times New Roman" w:cs="Times New Roman"/>
                <w:b w:val="0"/>
                <w:color w:val="auto"/>
                <w:sz w:val="20"/>
                <w:szCs w:val="20"/>
              </w:rPr>
              <w:t>) is complex</w:t>
            </w:r>
            <w:bookmarkEnd w:id="2"/>
            <w:bookmarkEnd w:id="3"/>
            <w:r w:rsidRPr="00607DF5">
              <w:rPr>
                <w:rFonts w:ascii="Times New Roman" w:hAnsi="Times New Roman" w:cs="Times New Roman"/>
                <w:b w:val="0"/>
                <w:color w:val="auto"/>
                <w:sz w:val="20"/>
                <w:szCs w:val="20"/>
              </w:rPr>
              <w:t>.</w:t>
            </w:r>
          </w:p>
        </w:tc>
        <w:tc>
          <w:tcPr>
            <w:tcW w:w="1043" w:type="dxa"/>
          </w:tcPr>
          <w:p w:rsidR="002B6D1E" w:rsidRPr="00607DF5" w:rsidRDefault="00E264FA" w:rsidP="00E264FA">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1%</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7%</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3%</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6%</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3%</w:t>
            </w:r>
          </w:p>
        </w:tc>
      </w:tr>
      <w:tr w:rsidR="002B6D1E" w:rsidRPr="00301877" w:rsidTr="002B6D1E">
        <w:tc>
          <w:tcPr>
            <w:tcW w:w="1309" w:type="dxa"/>
            <w:vMerge/>
          </w:tcPr>
          <w:p w:rsidR="002B6D1E" w:rsidRPr="00607DF5" w:rsidRDefault="002B6D1E" w:rsidP="003D724C">
            <w:pPr>
              <w:rPr>
                <w:rFonts w:ascii="Times New Roman" w:eastAsia="Times New Roman" w:hAnsi="Times New Roman" w:cs="Times New Roman"/>
                <w:sz w:val="20"/>
                <w:szCs w:val="20"/>
              </w:rPr>
            </w:pPr>
          </w:p>
        </w:tc>
        <w:tc>
          <w:tcPr>
            <w:tcW w:w="3194" w:type="dxa"/>
          </w:tcPr>
          <w:p w:rsidR="002B6D1E" w:rsidRPr="00607DF5" w:rsidRDefault="00E264FA" w:rsidP="00E264FA">
            <w:pPr>
              <w:pStyle w:val="Caption"/>
              <w:rPr>
                <w:rFonts w:ascii="Times New Roman" w:hAnsi="Times New Roman" w:cs="Times New Roman"/>
                <w:b w:val="0"/>
                <w:color w:val="auto"/>
                <w:sz w:val="20"/>
                <w:szCs w:val="20"/>
              </w:rPr>
            </w:pPr>
            <w:r w:rsidRPr="00607DF5">
              <w:rPr>
                <w:rFonts w:ascii="Times New Roman" w:hAnsi="Times New Roman" w:cs="Times New Roman"/>
                <w:b w:val="0"/>
                <w:color w:val="auto"/>
                <w:sz w:val="20"/>
                <w:szCs w:val="20"/>
              </w:rPr>
              <w:t>Speaking confidently in business situations is a challenge.</w:t>
            </w:r>
            <w:r w:rsidRPr="00607DF5">
              <w:rPr>
                <w:rFonts w:ascii="Times New Roman" w:hAnsi="Times New Roman" w:cs="Times New Roman"/>
                <w:b w:val="0"/>
                <w:color w:val="auto"/>
                <w:spacing w:val="3"/>
                <w:sz w:val="20"/>
                <w:szCs w:val="20"/>
                <w:shd w:val="clear" w:color="auto" w:fill="FFFFFF"/>
              </w:rPr>
              <w:t xml:space="preserve"> </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0%</w:t>
            </w:r>
          </w:p>
        </w:tc>
        <w:tc>
          <w:tcPr>
            <w:tcW w:w="80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43%</w:t>
            </w:r>
          </w:p>
        </w:tc>
        <w:tc>
          <w:tcPr>
            <w:tcW w:w="93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20%</w:t>
            </w:r>
          </w:p>
        </w:tc>
        <w:tc>
          <w:tcPr>
            <w:tcW w:w="1043"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11%</w:t>
            </w:r>
          </w:p>
        </w:tc>
        <w:tc>
          <w:tcPr>
            <w:tcW w:w="1016" w:type="dxa"/>
          </w:tcPr>
          <w:p w:rsidR="002B6D1E" w:rsidRPr="00607DF5" w:rsidRDefault="00E264FA" w:rsidP="003D724C">
            <w:pPr>
              <w:rPr>
                <w:rFonts w:ascii="Times New Roman" w:eastAsia="Times New Roman" w:hAnsi="Times New Roman" w:cs="Times New Roman"/>
                <w:sz w:val="20"/>
                <w:szCs w:val="20"/>
              </w:rPr>
            </w:pPr>
            <w:r w:rsidRPr="00607DF5">
              <w:rPr>
                <w:rFonts w:ascii="Times New Roman" w:eastAsia="Times New Roman" w:hAnsi="Times New Roman" w:cs="Times New Roman"/>
                <w:sz w:val="20"/>
                <w:szCs w:val="20"/>
              </w:rPr>
              <w:t>6%</w:t>
            </w:r>
          </w:p>
        </w:tc>
      </w:tr>
    </w:tbl>
    <w:p w:rsidR="00AA0621" w:rsidRPr="00301877" w:rsidRDefault="00AA0621" w:rsidP="00D114BF">
      <w:pPr>
        <w:spacing w:after="0" w:line="240" w:lineRule="auto"/>
        <w:ind w:firstLine="720"/>
        <w:rPr>
          <w:rFonts w:ascii="Times New Roman" w:eastAsia="Times New Roman" w:hAnsi="Times New Roman" w:cs="Times New Roman"/>
        </w:rPr>
      </w:pPr>
      <w:r w:rsidRPr="00301877">
        <w:rPr>
          <w:rFonts w:ascii="Times New Roman" w:eastAsia="Times New Roman" w:hAnsi="Times New Roman" w:cs="Times New Roman"/>
        </w:rPr>
        <w:t>Based on the survey, most students strongly agreed that English skills are vital for future career success and that Business English courses help develop these competencies. While many agreed that the course covered workplace-relevant skills and materials, a significant number responded neutrally. Over half believed the course improved their English communication and supported creative learning, though neutral responses were equally common. Similarly, students acknowledged the use of English in performance-based tasks, but many remained neutral. Most students were also neutral regarding their understanding of business texts and their confidence in using English for business communication, though some showed more confidence in writing than speaking.</w:t>
      </w:r>
    </w:p>
    <w:p w:rsidR="00D114BF" w:rsidRPr="00D114BF" w:rsidRDefault="00AA0621" w:rsidP="00D114BF">
      <w:pPr>
        <w:pStyle w:val="ListParagraph"/>
        <w:numPr>
          <w:ilvl w:val="0"/>
          <w:numId w:val="4"/>
        </w:numPr>
        <w:tabs>
          <w:tab w:val="left" w:pos="4111"/>
        </w:tabs>
        <w:spacing w:after="0" w:line="240" w:lineRule="auto"/>
        <w:jc w:val="both"/>
        <w:rPr>
          <w:rFonts w:ascii="Times New Roman" w:eastAsia="Times New Roman" w:hAnsi="Times New Roman" w:cs="Times New Roman"/>
          <w:b/>
        </w:rPr>
      </w:pPr>
      <w:r w:rsidRPr="00D114BF">
        <w:rPr>
          <w:rFonts w:ascii="Times New Roman" w:hAnsi="Times New Roman" w:cs="Times New Roman"/>
          <w:b/>
        </w:rPr>
        <w:t>English education students' challenges of English for business course</w:t>
      </w:r>
    </w:p>
    <w:p w:rsidR="00426634" w:rsidRPr="00D114BF" w:rsidRDefault="00D114BF" w:rsidP="00D114BF">
      <w:pPr>
        <w:tabs>
          <w:tab w:val="left" w:pos="4111"/>
        </w:tabs>
        <w:spacing w:after="0" w:line="240" w:lineRule="auto"/>
        <w:jc w:val="both"/>
        <w:rPr>
          <w:rFonts w:ascii="Times New Roman" w:eastAsia="Times New Roman" w:hAnsi="Times New Roman" w:cs="Times New Roman"/>
          <w:b/>
        </w:rPr>
      </w:pPr>
      <w:r>
        <w:rPr>
          <w:rFonts w:ascii="Times New Roman" w:hAnsi="Times New Roman" w:cs="Times New Roman"/>
          <w:b/>
          <w:i/>
        </w:rPr>
        <w:t xml:space="preserve">2.1 </w:t>
      </w:r>
      <w:r w:rsidR="00426634" w:rsidRPr="00D114BF">
        <w:rPr>
          <w:rFonts w:ascii="Times New Roman" w:hAnsi="Times New Roman" w:cs="Times New Roman"/>
          <w:b/>
          <w:i/>
        </w:rPr>
        <w:t>Feeling unconfident in doing negotiations</w:t>
      </w:r>
    </w:p>
    <w:p w:rsidR="00426634" w:rsidRPr="00301877" w:rsidRDefault="00426634" w:rsidP="00D114BF">
      <w:pPr>
        <w:spacing w:after="0" w:line="240" w:lineRule="auto"/>
        <w:ind w:firstLine="720"/>
        <w:rPr>
          <w:rFonts w:ascii="Times New Roman" w:hAnsi="Times New Roman" w:cs="Times New Roman"/>
        </w:rPr>
      </w:pPr>
      <w:r w:rsidRPr="00301877">
        <w:rPr>
          <w:rFonts w:ascii="Times New Roman" w:hAnsi="Times New Roman" w:cs="Times New Roman"/>
        </w:rPr>
        <w:t>Through an in-depth analysis of English language learners' challenges, this study's findings reveal that English language education students experience difficulties in mastering Business English speaking skills. That is supported by statements from several students who stated that speaking is the most significant challenge when learning English for business.</w:t>
      </w:r>
      <w:r w:rsidR="00AF4F08" w:rsidRPr="00301877">
        <w:rPr>
          <w:rFonts w:ascii="Times New Roman" w:hAnsi="Times New Roman" w:cs="Times New Roman"/>
        </w:rPr>
        <w:t xml:space="preserve"> </w:t>
      </w:r>
      <w:r w:rsidRPr="00301877">
        <w:rPr>
          <w:rFonts w:ascii="Times New Roman" w:hAnsi="Times New Roman" w:cs="Times New Roman"/>
        </w:rPr>
        <w:t>Why is speaking difficult for English language education students? Un-confidence in negotiation is one of the primary factors that make English language education students perceive speaking. That was expressed by English education students, who stated that they were unconfident when negotiating.</w:t>
      </w:r>
    </w:p>
    <w:p w:rsidR="00426634" w:rsidRPr="00301877" w:rsidRDefault="00426634" w:rsidP="00426634">
      <w:pPr>
        <w:spacing w:after="0" w:line="240" w:lineRule="auto"/>
        <w:ind w:left="1134" w:right="900"/>
        <w:rPr>
          <w:rFonts w:ascii="Times New Roman" w:hAnsi="Times New Roman" w:cs="Times New Roman"/>
          <w:i/>
        </w:rPr>
      </w:pPr>
      <w:r w:rsidRPr="00301877">
        <w:rPr>
          <w:rFonts w:ascii="Times New Roman" w:hAnsi="Times New Roman" w:cs="Times New Roman"/>
          <w:i/>
        </w:rPr>
        <w:t xml:space="preserve">“The material is more about negotiation because we have to chat and negotiate with each other, which is why I actually find it a bit difficult. Because... my public speaking isn't that good, </w:t>
      </w:r>
      <w:r w:rsidR="00063D73">
        <w:rPr>
          <w:rFonts w:ascii="Times New Roman" w:hAnsi="Times New Roman" w:cs="Times New Roman"/>
          <w:i/>
        </w:rPr>
        <w:t>I am not confident.” (P1</w:t>
      </w:r>
      <w:r w:rsidRPr="00301877">
        <w:rPr>
          <w:rFonts w:ascii="Times New Roman" w:hAnsi="Times New Roman" w:cs="Times New Roman"/>
          <w:i/>
        </w:rPr>
        <w:t>)</w:t>
      </w:r>
    </w:p>
    <w:p w:rsidR="00426634" w:rsidRPr="00301877" w:rsidRDefault="00426634" w:rsidP="00426634">
      <w:pPr>
        <w:tabs>
          <w:tab w:val="left" w:pos="8222"/>
        </w:tabs>
        <w:spacing w:after="0" w:line="240" w:lineRule="auto"/>
        <w:ind w:right="49" w:firstLine="720"/>
        <w:rPr>
          <w:rFonts w:ascii="Times New Roman" w:hAnsi="Times New Roman" w:cs="Times New Roman"/>
        </w:rPr>
      </w:pPr>
      <w:r w:rsidRPr="00301877">
        <w:rPr>
          <w:rFonts w:ascii="Times New Roman" w:hAnsi="Times New Roman" w:cs="Times New Roman"/>
        </w:rPr>
        <w:lastRenderedPageBreak/>
        <w:t xml:space="preserve">Lack of confidence in negotiating is often caused by their lack of knowledge about the negotiation. The participant expressed this feeling </w:t>
      </w:r>
      <w:proofErr w:type="gramStart"/>
      <w:r w:rsidRPr="00301877">
        <w:rPr>
          <w:rFonts w:ascii="Times New Roman" w:hAnsi="Times New Roman" w:cs="Times New Roman"/>
        </w:rPr>
        <w:t>That</w:t>
      </w:r>
      <w:proofErr w:type="gramEnd"/>
      <w:r w:rsidRPr="00301877">
        <w:rPr>
          <w:rFonts w:ascii="Times New Roman" w:hAnsi="Times New Roman" w:cs="Times New Roman"/>
        </w:rPr>
        <w:t xml:space="preserve"> she was not very good at negotiating.</w:t>
      </w:r>
    </w:p>
    <w:p w:rsidR="00D967B3" w:rsidRPr="00301877" w:rsidRDefault="00426634" w:rsidP="00AF4F08">
      <w:pPr>
        <w:spacing w:after="0" w:line="240" w:lineRule="auto"/>
        <w:ind w:left="1134" w:right="900"/>
        <w:rPr>
          <w:rFonts w:ascii="Times New Roman" w:hAnsi="Times New Roman" w:cs="Times New Roman"/>
          <w:i/>
        </w:rPr>
      </w:pPr>
      <w:r w:rsidRPr="00301877">
        <w:rPr>
          <w:rFonts w:ascii="Times New Roman" w:hAnsi="Times New Roman" w:cs="Times New Roman"/>
        </w:rPr>
        <w:t xml:space="preserve"> </w:t>
      </w:r>
      <w:r w:rsidR="00775032">
        <w:rPr>
          <w:rFonts w:ascii="Times New Roman" w:hAnsi="Times New Roman" w:cs="Times New Roman"/>
          <w:i/>
        </w:rPr>
        <w:t>“</w:t>
      </w:r>
      <w:r w:rsidRPr="00301877">
        <w:rPr>
          <w:rFonts w:ascii="Times New Roman" w:hAnsi="Times New Roman" w:cs="Times New Roman"/>
          <w:i/>
        </w:rPr>
        <w:t>If it is for practicing speaking, I experienced difficulties when practicing the negotiat</w:t>
      </w:r>
      <w:r w:rsidR="00775032">
        <w:rPr>
          <w:rFonts w:ascii="Times New Roman" w:hAnsi="Times New Roman" w:cs="Times New Roman"/>
          <w:i/>
        </w:rPr>
        <w:t>ion part…</w:t>
      </w:r>
      <w:proofErr w:type="gramStart"/>
      <w:r w:rsidR="00775032">
        <w:rPr>
          <w:rFonts w:ascii="Times New Roman" w:hAnsi="Times New Roman" w:cs="Times New Roman"/>
          <w:i/>
        </w:rPr>
        <w:t>,.</w:t>
      </w:r>
      <w:proofErr w:type="gramEnd"/>
      <w:r w:rsidR="00775032">
        <w:rPr>
          <w:rFonts w:ascii="Times New Roman" w:hAnsi="Times New Roman" w:cs="Times New Roman"/>
          <w:i/>
        </w:rPr>
        <w:t xml:space="preserve">I think </w:t>
      </w:r>
      <w:r w:rsidRPr="00301877">
        <w:rPr>
          <w:rFonts w:ascii="Times New Roman" w:hAnsi="Times New Roman" w:cs="Times New Roman"/>
          <w:i/>
        </w:rPr>
        <w:t>what is the technique… How to negotiate something wel</w:t>
      </w:r>
      <w:r w:rsidR="00775032">
        <w:rPr>
          <w:rFonts w:ascii="Times New Roman" w:hAnsi="Times New Roman" w:cs="Times New Roman"/>
          <w:i/>
        </w:rPr>
        <w:t>l Then also because,</w:t>
      </w:r>
      <w:r w:rsidRPr="00301877">
        <w:rPr>
          <w:rFonts w:ascii="Times New Roman" w:hAnsi="Times New Roman" w:cs="Times New Roman"/>
          <w:i/>
        </w:rPr>
        <w:t xml:space="preserve"> </w:t>
      </w:r>
      <w:proofErr w:type="gramStart"/>
      <w:r w:rsidRPr="00301877">
        <w:rPr>
          <w:rFonts w:ascii="Times New Roman" w:hAnsi="Times New Roman" w:cs="Times New Roman"/>
          <w:i/>
        </w:rPr>
        <w:t>Because</w:t>
      </w:r>
      <w:proofErr w:type="gramEnd"/>
      <w:r w:rsidRPr="00301877">
        <w:rPr>
          <w:rFonts w:ascii="Times New Roman" w:hAnsi="Times New Roman" w:cs="Times New Roman"/>
          <w:i/>
        </w:rPr>
        <w:t xml:space="preserve"> the negotiating method or technique is lacking, because I do not unde</w:t>
      </w:r>
      <w:r w:rsidR="00A420D3">
        <w:rPr>
          <w:rFonts w:ascii="Times New Roman" w:hAnsi="Times New Roman" w:cs="Times New Roman"/>
          <w:i/>
        </w:rPr>
        <w:t>rstand it and I do not know it.</w:t>
      </w:r>
      <w:r w:rsidR="00063D73">
        <w:rPr>
          <w:rFonts w:ascii="Times New Roman" w:hAnsi="Times New Roman" w:cs="Times New Roman"/>
          <w:i/>
        </w:rPr>
        <w:t xml:space="preserve"> (P2</w:t>
      </w:r>
      <w:r w:rsidRPr="00301877">
        <w:rPr>
          <w:rFonts w:ascii="Times New Roman" w:hAnsi="Times New Roman" w:cs="Times New Roman"/>
          <w:i/>
        </w:rPr>
        <w:t>)</w:t>
      </w:r>
    </w:p>
    <w:p w:rsidR="00D967B3" w:rsidRPr="00301877" w:rsidRDefault="00426634" w:rsidP="00AF4F08">
      <w:pPr>
        <w:spacing w:after="0" w:line="240" w:lineRule="auto"/>
        <w:ind w:firstLine="720"/>
        <w:rPr>
          <w:rFonts w:ascii="Times New Roman" w:hAnsi="Times New Roman" w:cs="Times New Roman"/>
        </w:rPr>
      </w:pPr>
      <w:r w:rsidRPr="00301877">
        <w:rPr>
          <w:rFonts w:ascii="Times New Roman" w:hAnsi="Times New Roman" w:cs="Times New Roman"/>
        </w:rPr>
        <w:t>Several things were identified as influencing their lack of confidence when negotiating, including struggles with using appropriate business vocabulary, managing effective sentence structures in professional contexts, and overcoming barriers in understanding and using common idiomatic expressions in business communication. That is proven by the statements of several students about their lack of confidence in using business vocabulary.</w:t>
      </w:r>
    </w:p>
    <w:p w:rsidR="00426634" w:rsidRPr="00301877" w:rsidRDefault="00426634" w:rsidP="00426634">
      <w:pPr>
        <w:spacing w:after="0" w:line="240" w:lineRule="auto"/>
        <w:ind w:left="1134" w:right="900"/>
        <w:rPr>
          <w:rFonts w:ascii="Times New Roman" w:hAnsi="Times New Roman" w:cs="Times New Roman"/>
        </w:rPr>
      </w:pPr>
      <w:proofErr w:type="gramStart"/>
      <w:r w:rsidRPr="00301877">
        <w:rPr>
          <w:rFonts w:ascii="Times New Roman" w:hAnsi="Times New Roman" w:cs="Times New Roman"/>
          <w:i/>
        </w:rPr>
        <w:t>“How confident?</w:t>
      </w:r>
      <w:proofErr w:type="gramEnd"/>
      <w:r w:rsidRPr="00301877">
        <w:rPr>
          <w:rFonts w:ascii="Times New Roman" w:hAnsi="Times New Roman" w:cs="Times New Roman"/>
          <w:i/>
        </w:rPr>
        <w:t xml:space="preserve"> Well, not really confident, actually, Middle, in the middle. If I use bus</w:t>
      </w:r>
      <w:r w:rsidR="00775032">
        <w:rPr>
          <w:rFonts w:ascii="Times New Roman" w:hAnsi="Times New Roman" w:cs="Times New Roman"/>
          <w:i/>
        </w:rPr>
        <w:t xml:space="preserve">iness terms, </w:t>
      </w:r>
      <w:r w:rsidRPr="00301877">
        <w:rPr>
          <w:rFonts w:ascii="Times New Roman" w:hAnsi="Times New Roman" w:cs="Times New Roman"/>
          <w:i/>
        </w:rPr>
        <w:t>I think it's like the vocabulary in the bus</w:t>
      </w:r>
      <w:r w:rsidR="00775032">
        <w:rPr>
          <w:rFonts w:ascii="Times New Roman" w:hAnsi="Times New Roman" w:cs="Times New Roman"/>
          <w:i/>
        </w:rPr>
        <w:t xml:space="preserve">iness world is formal, </w:t>
      </w:r>
      <w:r w:rsidRPr="00301877">
        <w:rPr>
          <w:rFonts w:ascii="Times New Roman" w:hAnsi="Times New Roman" w:cs="Times New Roman"/>
          <w:i/>
        </w:rPr>
        <w:t xml:space="preserve">Let's say in practice like that, then like mispronouncing the vocabulary, it should be called this, but it turns out it's called something else, the meaning is different, right... so I'm not too confident...” </w:t>
      </w:r>
      <w:r w:rsidR="00063D73">
        <w:rPr>
          <w:rFonts w:ascii="Times New Roman" w:hAnsi="Times New Roman" w:cs="Times New Roman"/>
        </w:rPr>
        <w:t>(P2</w:t>
      </w:r>
      <w:r w:rsidRPr="00301877">
        <w:rPr>
          <w:rFonts w:ascii="Times New Roman" w:hAnsi="Times New Roman" w:cs="Times New Roman"/>
        </w:rPr>
        <w:t>)</w:t>
      </w:r>
    </w:p>
    <w:p w:rsidR="00426634" w:rsidRPr="00301877" w:rsidRDefault="00426634" w:rsidP="00AF4F08">
      <w:pPr>
        <w:spacing w:after="0" w:line="240" w:lineRule="auto"/>
        <w:ind w:firstLine="720"/>
        <w:rPr>
          <w:rFonts w:ascii="Times New Roman" w:hAnsi="Times New Roman" w:cs="Times New Roman"/>
        </w:rPr>
      </w:pPr>
      <w:r w:rsidRPr="00301877">
        <w:rPr>
          <w:rFonts w:ascii="Times New Roman" w:hAnsi="Times New Roman" w:cs="Times New Roman"/>
        </w:rPr>
        <w:t>Several participants reported that they encountered difficulties in conducting business negotiations due to their limited vocabulary. They expressed that their struggles stemmed from a lack of familiarity with business-specific terms, which are often more diverse and complex than general English vocabulary. Since business English involves specialized language used in professional and commercial contexts, students may find it challenging to comprehend and use appropriate expressions during negotiations.</w:t>
      </w:r>
    </w:p>
    <w:p w:rsidR="00426634" w:rsidRPr="00301877" w:rsidRDefault="00426634" w:rsidP="00426634">
      <w:pPr>
        <w:spacing w:after="0" w:line="240" w:lineRule="auto"/>
        <w:ind w:left="1134" w:right="900"/>
        <w:rPr>
          <w:rFonts w:ascii="Times New Roman" w:hAnsi="Times New Roman" w:cs="Times New Roman"/>
          <w:i/>
        </w:rPr>
      </w:pPr>
      <w:r w:rsidRPr="00301877">
        <w:rPr>
          <w:rFonts w:ascii="Times New Roman" w:hAnsi="Times New Roman" w:cs="Times New Roman"/>
          <w:i/>
        </w:rPr>
        <w:t>“Difficulty...... Difficulty tha</w:t>
      </w:r>
      <w:r w:rsidR="00063D73">
        <w:rPr>
          <w:rFonts w:ascii="Times New Roman" w:hAnsi="Times New Roman" w:cs="Times New Roman"/>
          <w:i/>
        </w:rPr>
        <w:t xml:space="preserve">t may be felt </w:t>
      </w:r>
      <w:proofErr w:type="gramStart"/>
      <w:r w:rsidR="00063D73">
        <w:rPr>
          <w:rFonts w:ascii="Times New Roman" w:hAnsi="Times New Roman" w:cs="Times New Roman"/>
          <w:i/>
        </w:rPr>
        <w:t>when ..........</w:t>
      </w:r>
      <w:proofErr w:type="gramEnd"/>
      <w:r w:rsidRPr="00301877">
        <w:rPr>
          <w:rFonts w:ascii="Times New Roman" w:hAnsi="Times New Roman" w:cs="Times New Roman"/>
          <w:i/>
        </w:rPr>
        <w:t xml:space="preserve"> What is it called? Undergoing... Undergoing the English for Business course may be because there is some new vocabulary, and the vocabulary of regular English and English for business </w:t>
      </w:r>
      <w:r w:rsidR="00063D73">
        <w:rPr>
          <w:rFonts w:ascii="Times New Roman" w:hAnsi="Times New Roman" w:cs="Times New Roman"/>
          <w:i/>
        </w:rPr>
        <w:t>is different, right?”(P4</w:t>
      </w:r>
      <w:r w:rsidRPr="00301877">
        <w:rPr>
          <w:rFonts w:ascii="Times New Roman" w:hAnsi="Times New Roman" w:cs="Times New Roman"/>
          <w:i/>
        </w:rPr>
        <w:t>)</w:t>
      </w:r>
    </w:p>
    <w:p w:rsidR="00426634" w:rsidRPr="00301877" w:rsidRDefault="00426634" w:rsidP="00AF4F08">
      <w:pPr>
        <w:spacing w:after="0" w:line="240" w:lineRule="auto"/>
        <w:ind w:right="49" w:firstLine="720"/>
        <w:rPr>
          <w:rFonts w:ascii="Times New Roman" w:hAnsi="Times New Roman" w:cs="Times New Roman"/>
        </w:rPr>
      </w:pPr>
      <w:r w:rsidRPr="00301877">
        <w:rPr>
          <w:rFonts w:ascii="Times New Roman" w:hAnsi="Times New Roman" w:cs="Times New Roman"/>
        </w:rPr>
        <w:t>Other participants also experienced similar things. Choosing the right words or using vocabulary suitable for the business context is difficult.</w:t>
      </w:r>
    </w:p>
    <w:p w:rsidR="00426634" w:rsidRPr="00301877" w:rsidRDefault="00426634" w:rsidP="00503DF8">
      <w:pPr>
        <w:spacing w:after="0" w:line="240" w:lineRule="auto"/>
        <w:ind w:left="1134" w:right="900"/>
        <w:rPr>
          <w:rFonts w:ascii="Times New Roman" w:hAnsi="Times New Roman" w:cs="Times New Roman"/>
          <w:i/>
        </w:rPr>
      </w:pPr>
      <w:r w:rsidRPr="00301877">
        <w:rPr>
          <w:rFonts w:ascii="Times New Roman" w:hAnsi="Times New Roman" w:cs="Times New Roman"/>
          <w:i/>
        </w:rPr>
        <w:t>“Because I... umm... When it comes to the difficulty, it's more about... forming the right words in a business context. So, I might still lack the necessary vocabulary, which makes</w:t>
      </w:r>
      <w:r w:rsidR="00063D73">
        <w:rPr>
          <w:rFonts w:ascii="Times New Roman" w:hAnsi="Times New Roman" w:cs="Times New Roman"/>
          <w:i/>
        </w:rPr>
        <w:t xml:space="preserve"> it a bit difficult.”(P1</w:t>
      </w:r>
      <w:r w:rsidRPr="00301877">
        <w:rPr>
          <w:rFonts w:ascii="Times New Roman" w:hAnsi="Times New Roman" w:cs="Times New Roman"/>
          <w:i/>
        </w:rPr>
        <w:t>)</w:t>
      </w:r>
    </w:p>
    <w:p w:rsidR="00D967B3" w:rsidRPr="00301877" w:rsidRDefault="00426634" w:rsidP="00AF4F08">
      <w:pPr>
        <w:spacing w:after="0" w:line="240" w:lineRule="auto"/>
        <w:ind w:right="900" w:firstLine="720"/>
        <w:rPr>
          <w:rFonts w:ascii="Times New Roman" w:hAnsi="Times New Roman" w:cs="Times New Roman"/>
          <w:i/>
        </w:rPr>
      </w:pPr>
      <w:r w:rsidRPr="00301877">
        <w:rPr>
          <w:rFonts w:ascii="Times New Roman" w:hAnsi="Times New Roman" w:cs="Times New Roman"/>
        </w:rPr>
        <w:t>The choice of words when negotiating also has an impact on communication style. Students are afraid if they suddenly use an informal communication style when negotiating.</w:t>
      </w:r>
    </w:p>
    <w:p w:rsidR="00E265F9" w:rsidRDefault="00426634" w:rsidP="00D114BF">
      <w:pPr>
        <w:spacing w:after="0" w:line="240" w:lineRule="auto"/>
        <w:ind w:left="1134" w:right="900"/>
        <w:rPr>
          <w:rFonts w:ascii="Times New Roman" w:hAnsi="Times New Roman" w:cs="Times New Roman"/>
        </w:rPr>
      </w:pPr>
      <w:proofErr w:type="gramStart"/>
      <w:r w:rsidRPr="00301877">
        <w:rPr>
          <w:rFonts w:ascii="Times New Roman" w:hAnsi="Times New Roman" w:cs="Times New Roman"/>
          <w:i/>
        </w:rPr>
        <w:t>“As I said before, for example, in the practice of business subjects.</w:t>
      </w:r>
      <w:proofErr w:type="gramEnd"/>
      <w:r w:rsidRPr="00301877">
        <w:rPr>
          <w:rFonts w:ascii="Times New Roman" w:hAnsi="Times New Roman" w:cs="Times New Roman"/>
          <w:i/>
        </w:rPr>
        <w:t xml:space="preserve"> Like determining which vocabulary should be used. Is it formal or informal vocabulary? I'm afraid that will be in the practice itself. Well, it is okay if the practice is still supervised by the lecturer, right? If for example we accidentally use an informal word for formal, the informal sentence can still be corrected. But if we are outside, suddenly blurting </w:t>
      </w:r>
      <w:r w:rsidR="00775032">
        <w:rPr>
          <w:rFonts w:ascii="Times New Roman" w:hAnsi="Times New Roman" w:cs="Times New Roman"/>
          <w:i/>
        </w:rPr>
        <w:t>out an informal one,</w:t>
      </w:r>
      <w:r w:rsidRPr="00301877">
        <w:rPr>
          <w:rFonts w:ascii="Times New Roman" w:hAnsi="Times New Roman" w:cs="Times New Roman"/>
          <w:i/>
        </w:rPr>
        <w:t xml:space="preserve"> like feeling uncomfortable in the business world” (</w:t>
      </w:r>
      <w:r w:rsidR="00063D73">
        <w:rPr>
          <w:rFonts w:ascii="Times New Roman" w:hAnsi="Times New Roman" w:cs="Times New Roman"/>
        </w:rPr>
        <w:t>P2</w:t>
      </w:r>
      <w:r w:rsidRPr="00301877">
        <w:rPr>
          <w:rFonts w:ascii="Times New Roman" w:hAnsi="Times New Roman" w:cs="Times New Roman"/>
        </w:rPr>
        <w:t>)</w:t>
      </w:r>
    </w:p>
    <w:p w:rsidR="00775032" w:rsidRPr="00301877" w:rsidRDefault="00775032" w:rsidP="00D114BF">
      <w:pPr>
        <w:spacing w:after="0" w:line="240" w:lineRule="auto"/>
        <w:ind w:left="1134" w:right="900"/>
        <w:rPr>
          <w:rFonts w:ascii="Times New Roman" w:hAnsi="Times New Roman" w:cs="Times New Roman"/>
        </w:rPr>
      </w:pPr>
    </w:p>
    <w:p w:rsidR="00426634" w:rsidRPr="00301877" w:rsidRDefault="00D114BF" w:rsidP="00426634">
      <w:pPr>
        <w:pStyle w:val="Heading4"/>
        <w:spacing w:before="0" w:after="0" w:line="240" w:lineRule="auto"/>
        <w:rPr>
          <w:rFonts w:ascii="Times New Roman" w:hAnsi="Times New Roman" w:cs="Times New Roman"/>
          <w:i/>
          <w:sz w:val="22"/>
          <w:szCs w:val="22"/>
        </w:rPr>
      </w:pPr>
      <w:r>
        <w:rPr>
          <w:rFonts w:ascii="Times New Roman" w:hAnsi="Times New Roman" w:cs="Times New Roman"/>
          <w:i/>
          <w:sz w:val="22"/>
          <w:szCs w:val="22"/>
        </w:rPr>
        <w:t xml:space="preserve">2.2 </w:t>
      </w:r>
      <w:r w:rsidR="00426634" w:rsidRPr="00301877">
        <w:rPr>
          <w:rFonts w:ascii="Times New Roman" w:hAnsi="Times New Roman" w:cs="Times New Roman"/>
          <w:i/>
          <w:sz w:val="22"/>
          <w:szCs w:val="22"/>
        </w:rPr>
        <w:t xml:space="preserve">Vocabulary, Grammar, and Format as challenges in writing business context </w:t>
      </w:r>
    </w:p>
    <w:p w:rsidR="00426634" w:rsidRPr="00301877" w:rsidRDefault="00426634" w:rsidP="00426634">
      <w:pPr>
        <w:spacing w:after="0" w:line="240" w:lineRule="auto"/>
        <w:ind w:firstLine="720"/>
        <w:rPr>
          <w:rFonts w:ascii="Times New Roman" w:hAnsi="Times New Roman" w:cs="Times New Roman"/>
        </w:rPr>
      </w:pPr>
      <w:r w:rsidRPr="00301877">
        <w:rPr>
          <w:rFonts w:ascii="Times New Roman" w:hAnsi="Times New Roman" w:cs="Times New Roman"/>
        </w:rPr>
        <w:t>In addition to difficulties in speaking, students also reported challenges in writing. Many students struggle with composing business-related texts such as formal emails, reports, proposals, or memos, which require proper grammar and familiarity with formal tone, structure, and specific vocabulary. These writing tasks often demand precision and professionalism that students may not yet be accustomed to. As a result, writing in a business context becomes a significant obstacle for many students. Students find it challenging to write e-mails when writing for business contexts. The expressions given by participants evidence that.</w:t>
      </w:r>
    </w:p>
    <w:p w:rsidR="00426634" w:rsidRPr="00301877" w:rsidRDefault="00426634" w:rsidP="00426634">
      <w:pPr>
        <w:spacing w:after="0" w:line="240" w:lineRule="auto"/>
        <w:ind w:left="1134" w:right="900"/>
        <w:rPr>
          <w:rFonts w:ascii="Times New Roman" w:hAnsi="Times New Roman" w:cs="Times New Roman"/>
        </w:rPr>
      </w:pPr>
      <w:r w:rsidRPr="00301877">
        <w:rPr>
          <w:rFonts w:ascii="Times New Roman" w:hAnsi="Times New Roman" w:cs="Times New Roman"/>
          <w:i/>
        </w:rPr>
        <w:t>“I</w:t>
      </w:r>
      <w:r w:rsidR="00702420">
        <w:rPr>
          <w:rFonts w:ascii="Times New Roman" w:hAnsi="Times New Roman" w:cs="Times New Roman"/>
          <w:i/>
        </w:rPr>
        <w:t>f that was practiced before</w:t>
      </w:r>
      <w:proofErr w:type="gramStart"/>
      <w:r w:rsidR="00702420">
        <w:rPr>
          <w:rFonts w:ascii="Times New Roman" w:hAnsi="Times New Roman" w:cs="Times New Roman"/>
          <w:i/>
        </w:rPr>
        <w:t xml:space="preserve">, </w:t>
      </w:r>
      <w:r w:rsidRPr="00301877">
        <w:rPr>
          <w:rFonts w:ascii="Times New Roman" w:hAnsi="Times New Roman" w:cs="Times New Roman"/>
          <w:i/>
        </w:rPr>
        <w:t xml:space="preserve"> using</w:t>
      </w:r>
      <w:proofErr w:type="gramEnd"/>
      <w:r w:rsidRPr="00301877">
        <w:rPr>
          <w:rFonts w:ascii="Times New Roman" w:hAnsi="Times New Roman" w:cs="Times New Roman"/>
          <w:i/>
        </w:rPr>
        <w:t xml:space="preserve"> email, the difficulty is like the template, like what is the subject? Then what is the </w:t>
      </w:r>
      <w:r w:rsidR="00775032">
        <w:rPr>
          <w:rFonts w:ascii="Times New Roman" w:hAnsi="Times New Roman" w:cs="Times New Roman"/>
          <w:i/>
        </w:rPr>
        <w:t>content of the email?</w:t>
      </w:r>
      <w:r w:rsidRPr="00301877">
        <w:rPr>
          <w:rFonts w:ascii="Times New Roman" w:hAnsi="Times New Roman" w:cs="Times New Roman"/>
          <w:i/>
        </w:rPr>
        <w:t xml:space="preserve"> Like what is the opening sentence? What is the closing sentence? That is it…” </w:t>
      </w:r>
      <w:r w:rsidR="00063D73">
        <w:rPr>
          <w:rFonts w:ascii="Times New Roman" w:hAnsi="Times New Roman" w:cs="Times New Roman"/>
        </w:rPr>
        <w:t>(P2</w:t>
      </w:r>
      <w:r w:rsidRPr="00301877">
        <w:rPr>
          <w:rFonts w:ascii="Times New Roman" w:hAnsi="Times New Roman" w:cs="Times New Roman"/>
        </w:rPr>
        <w:t>)</w:t>
      </w:r>
    </w:p>
    <w:p w:rsidR="00426634" w:rsidRPr="00301877" w:rsidRDefault="00426634" w:rsidP="00426634">
      <w:pPr>
        <w:spacing w:after="0" w:line="240" w:lineRule="auto"/>
        <w:ind w:right="49" w:firstLine="720"/>
        <w:rPr>
          <w:rFonts w:ascii="Times New Roman" w:hAnsi="Times New Roman" w:cs="Times New Roman"/>
        </w:rPr>
      </w:pPr>
      <w:r w:rsidRPr="00301877">
        <w:rPr>
          <w:rFonts w:ascii="Times New Roman" w:hAnsi="Times New Roman" w:cs="Times New Roman"/>
        </w:rPr>
        <w:t>Furthermore, English education students also feel confused in writing proposals due to the difficulty in writing emails. Some students think that writing proposals is more complex than writing emails.</w:t>
      </w:r>
    </w:p>
    <w:p w:rsidR="00426634" w:rsidRPr="00301877" w:rsidRDefault="00426634" w:rsidP="00426634">
      <w:pPr>
        <w:tabs>
          <w:tab w:val="left" w:pos="5545"/>
        </w:tabs>
        <w:spacing w:after="0" w:line="240" w:lineRule="auto"/>
        <w:ind w:left="1134" w:right="900"/>
        <w:rPr>
          <w:rFonts w:ascii="Times New Roman" w:hAnsi="Times New Roman" w:cs="Times New Roman"/>
        </w:rPr>
      </w:pPr>
      <w:r w:rsidRPr="00301877">
        <w:rPr>
          <w:rFonts w:ascii="Times New Roman" w:hAnsi="Times New Roman" w:cs="Times New Roman"/>
          <w:i/>
        </w:rPr>
        <w:t>“Proposals for cooperation</w:t>
      </w:r>
      <w:proofErr w:type="gramStart"/>
      <w:r w:rsidR="00702420">
        <w:rPr>
          <w:rFonts w:ascii="Times New Roman" w:hAnsi="Times New Roman" w:cs="Times New Roman"/>
          <w:i/>
        </w:rPr>
        <w:t xml:space="preserve">, </w:t>
      </w:r>
      <w:r w:rsidRPr="00301877">
        <w:rPr>
          <w:rFonts w:ascii="Times New Roman" w:hAnsi="Times New Roman" w:cs="Times New Roman"/>
          <w:i/>
        </w:rPr>
        <w:t xml:space="preserve"> proposals</w:t>
      </w:r>
      <w:proofErr w:type="gramEnd"/>
      <w:r w:rsidRPr="00301877">
        <w:rPr>
          <w:rFonts w:ascii="Times New Roman" w:hAnsi="Times New Roman" w:cs="Times New Roman"/>
          <w:i/>
        </w:rPr>
        <w:t xml:space="preserve"> are more difficult than writing emails because I think emails are still the same... The language and writing style may remain the </w:t>
      </w:r>
      <w:r w:rsidRPr="00301877">
        <w:rPr>
          <w:rFonts w:ascii="Times New Roman" w:hAnsi="Times New Roman" w:cs="Times New Roman"/>
          <w:i/>
        </w:rPr>
        <w:lastRenderedPageBreak/>
        <w:t>same as people's emails in general, while proposals for cooperation proposals are more difficult because there will be many terms that may be new.” (</w:t>
      </w:r>
      <w:r w:rsidR="00063D73">
        <w:rPr>
          <w:rFonts w:ascii="Times New Roman" w:hAnsi="Times New Roman" w:cs="Times New Roman"/>
        </w:rPr>
        <w:t>P4</w:t>
      </w:r>
      <w:r w:rsidRPr="00301877">
        <w:rPr>
          <w:rFonts w:ascii="Times New Roman" w:hAnsi="Times New Roman" w:cs="Times New Roman"/>
        </w:rPr>
        <w:t>)</w:t>
      </w:r>
    </w:p>
    <w:p w:rsidR="00426634" w:rsidRPr="00301877" w:rsidRDefault="00426634" w:rsidP="00AF4F08">
      <w:pPr>
        <w:spacing w:after="0" w:line="240" w:lineRule="auto"/>
        <w:ind w:right="49" w:firstLine="720"/>
        <w:rPr>
          <w:rFonts w:ascii="Times New Roman" w:hAnsi="Times New Roman" w:cs="Times New Roman"/>
        </w:rPr>
      </w:pPr>
      <w:r w:rsidRPr="00301877">
        <w:rPr>
          <w:rFonts w:ascii="Times New Roman" w:hAnsi="Times New Roman" w:cs="Times New Roman"/>
        </w:rPr>
        <w:t>P3 also said something similar. She felt that writing a proposal was more difficult because the proposal writing was more detailed.</w:t>
      </w:r>
    </w:p>
    <w:p w:rsidR="00426634" w:rsidRPr="00301877" w:rsidRDefault="00426634" w:rsidP="00426634">
      <w:pPr>
        <w:tabs>
          <w:tab w:val="left" w:pos="5545"/>
        </w:tabs>
        <w:spacing w:after="0" w:line="240" w:lineRule="auto"/>
        <w:ind w:left="1134" w:right="900"/>
        <w:rPr>
          <w:rFonts w:ascii="Times New Roman" w:hAnsi="Times New Roman" w:cs="Times New Roman"/>
        </w:rPr>
      </w:pPr>
      <w:r w:rsidRPr="00301877">
        <w:rPr>
          <w:rFonts w:ascii="Times New Roman" w:hAnsi="Times New Roman" w:cs="Times New Roman"/>
          <w:i/>
        </w:rPr>
        <w:t xml:space="preserve">“Maybe writing a proposal is a bit difficult, but if you study it first, </w:t>
      </w:r>
      <w:proofErr w:type="spellStart"/>
      <w:r w:rsidRPr="00301877">
        <w:rPr>
          <w:rFonts w:ascii="Times New Roman" w:hAnsi="Times New Roman" w:cs="Times New Roman"/>
          <w:i/>
        </w:rPr>
        <w:t>InsyaAllah</w:t>
      </w:r>
      <w:proofErr w:type="spellEnd"/>
      <w:r w:rsidRPr="00301877">
        <w:rPr>
          <w:rFonts w:ascii="Times New Roman" w:hAnsi="Times New Roman" w:cs="Times New Roman"/>
          <w:i/>
        </w:rPr>
        <w:t xml:space="preserve">, you won't find it difficult. Because maybe we have to... if we make a proposal, it has to be clear, everything has to be clear. Like sponsors, if we want to hold an event, we have to put that in there, too. So, if we want to make a proposal, everything has to be detailed. If we write an email, we only... General” </w:t>
      </w:r>
      <w:r w:rsidR="00063D73">
        <w:rPr>
          <w:rFonts w:ascii="Times New Roman" w:hAnsi="Times New Roman" w:cs="Times New Roman"/>
        </w:rPr>
        <w:t>(P3</w:t>
      </w:r>
      <w:r w:rsidRPr="00301877">
        <w:rPr>
          <w:rFonts w:ascii="Times New Roman" w:hAnsi="Times New Roman" w:cs="Times New Roman"/>
        </w:rPr>
        <w:t>)</w:t>
      </w:r>
    </w:p>
    <w:p w:rsidR="00426634" w:rsidRPr="00301877" w:rsidRDefault="00426634" w:rsidP="00AF4F08">
      <w:pPr>
        <w:tabs>
          <w:tab w:val="left" w:pos="5545"/>
        </w:tabs>
        <w:spacing w:after="0" w:line="240" w:lineRule="auto"/>
        <w:ind w:firstLine="720"/>
        <w:rPr>
          <w:rFonts w:ascii="Times New Roman" w:hAnsi="Times New Roman" w:cs="Times New Roman"/>
        </w:rPr>
      </w:pPr>
      <w:r w:rsidRPr="00301877">
        <w:rPr>
          <w:rFonts w:ascii="Times New Roman" w:hAnsi="Times New Roman" w:cs="Times New Roman"/>
        </w:rPr>
        <w:t xml:space="preserve">When writing </w:t>
      </w:r>
      <w:r w:rsidRPr="00AC2975">
        <w:rPr>
          <w:rFonts w:ascii="Times New Roman" w:hAnsi="Times New Roman" w:cs="Times New Roman"/>
        </w:rPr>
        <w:t xml:space="preserve">business </w:t>
      </w:r>
      <w:r w:rsidRPr="00301877">
        <w:rPr>
          <w:rFonts w:ascii="Times New Roman" w:hAnsi="Times New Roman" w:cs="Times New Roman"/>
        </w:rPr>
        <w:t>texts in English, regardless of the type of text, English students feel that some parts of writing business texts in English are complicated. Vocabulary, grammar, and writing format are the most difficult obstacles for students when writing English business texts. English education students stated that the challenges they faced when writing business texts were the same as the challenges they faced when practicing speaking, namely the lack of business vocabulary that they had.</w:t>
      </w:r>
    </w:p>
    <w:p w:rsidR="00426634" w:rsidRPr="00301877" w:rsidRDefault="00426634" w:rsidP="00426634">
      <w:pPr>
        <w:tabs>
          <w:tab w:val="left" w:pos="5545"/>
        </w:tabs>
        <w:spacing w:after="0" w:line="240" w:lineRule="auto"/>
        <w:ind w:left="1134" w:right="900"/>
        <w:rPr>
          <w:rFonts w:ascii="Times New Roman" w:hAnsi="Times New Roman" w:cs="Times New Roman"/>
        </w:rPr>
      </w:pPr>
      <w:r w:rsidRPr="00301877">
        <w:rPr>
          <w:rFonts w:ascii="Times New Roman" w:hAnsi="Times New Roman" w:cs="Times New Roman"/>
          <w:i/>
        </w:rPr>
        <w:t>“Back again. It's the same at the beginning, and the main problem is just vocabulary. Maybe if one day I do write a text document about business, maybe there will be a lack of vocabulary variation be</w:t>
      </w:r>
      <w:r w:rsidR="00702420">
        <w:rPr>
          <w:rFonts w:ascii="Times New Roman" w:hAnsi="Times New Roman" w:cs="Times New Roman"/>
          <w:i/>
        </w:rPr>
        <w:t xml:space="preserve">cause </w:t>
      </w:r>
      <w:r w:rsidRPr="00301877">
        <w:rPr>
          <w:rFonts w:ascii="Times New Roman" w:hAnsi="Times New Roman" w:cs="Times New Roman"/>
          <w:i/>
        </w:rPr>
        <w:t>vocabulary that I know is the same, but I will try to know more about English vocabulary for business” (</w:t>
      </w:r>
      <w:r w:rsidR="00063D73">
        <w:rPr>
          <w:rFonts w:ascii="Times New Roman" w:hAnsi="Times New Roman" w:cs="Times New Roman"/>
        </w:rPr>
        <w:t>P4</w:t>
      </w:r>
      <w:r w:rsidRPr="00301877">
        <w:rPr>
          <w:rFonts w:ascii="Times New Roman" w:hAnsi="Times New Roman" w:cs="Times New Roman"/>
        </w:rPr>
        <w:t>)</w:t>
      </w:r>
    </w:p>
    <w:p w:rsidR="00426634" w:rsidRPr="00301877" w:rsidRDefault="00426634" w:rsidP="00AF4F08">
      <w:pPr>
        <w:tabs>
          <w:tab w:val="left" w:pos="5545"/>
        </w:tabs>
        <w:spacing w:after="0" w:line="240" w:lineRule="auto"/>
        <w:ind w:right="49"/>
        <w:rPr>
          <w:rFonts w:ascii="Times New Roman" w:hAnsi="Times New Roman" w:cs="Times New Roman"/>
        </w:rPr>
      </w:pPr>
      <w:r w:rsidRPr="00301877">
        <w:rPr>
          <w:rFonts w:ascii="Times New Roman" w:hAnsi="Times New Roman" w:cs="Times New Roman"/>
        </w:rPr>
        <w:t xml:space="preserve">        Other students also conveyed this. They stated that business vocabulary is a lot, and sometimes they do not know the meaning of some of the vocabulary.</w:t>
      </w:r>
    </w:p>
    <w:p w:rsidR="00AF4F08" w:rsidRPr="00301877" w:rsidRDefault="00426634" w:rsidP="00AF4F08">
      <w:pPr>
        <w:tabs>
          <w:tab w:val="left" w:pos="5545"/>
        </w:tabs>
        <w:spacing w:after="0" w:line="240" w:lineRule="auto"/>
        <w:ind w:left="1134" w:right="900"/>
        <w:rPr>
          <w:rFonts w:ascii="Times New Roman" w:hAnsi="Times New Roman" w:cs="Times New Roman"/>
        </w:rPr>
      </w:pPr>
      <w:r w:rsidRPr="00301877">
        <w:rPr>
          <w:rFonts w:ascii="Times New Roman" w:hAnsi="Times New Roman" w:cs="Times New Roman"/>
          <w:i/>
        </w:rPr>
        <w:t xml:space="preserve">”Challenges or difficulties </w:t>
      </w:r>
      <w:proofErr w:type="gramStart"/>
      <w:r w:rsidRPr="00301877">
        <w:rPr>
          <w:rFonts w:ascii="Times New Roman" w:hAnsi="Times New Roman" w:cs="Times New Roman"/>
          <w:i/>
        </w:rPr>
        <w:t>When</w:t>
      </w:r>
      <w:proofErr w:type="gramEnd"/>
      <w:r w:rsidRPr="00301877">
        <w:rPr>
          <w:rFonts w:ascii="Times New Roman" w:hAnsi="Times New Roman" w:cs="Times New Roman"/>
          <w:i/>
        </w:rPr>
        <w:t xml:space="preserve"> writing texts are more about that…….Vocabulary: Is the vocabulary used correctly or not? Then the term </w:t>
      </w:r>
      <w:r w:rsidR="00702420">
        <w:rPr>
          <w:rFonts w:ascii="Times New Roman" w:hAnsi="Times New Roman" w:cs="Times New Roman"/>
          <w:i/>
        </w:rPr>
        <w:t>is correct or not, like that.</w:t>
      </w:r>
      <w:r w:rsidRPr="00301877">
        <w:rPr>
          <w:rFonts w:ascii="Times New Roman" w:hAnsi="Times New Roman" w:cs="Times New Roman"/>
          <w:i/>
        </w:rPr>
        <w:t xml:space="preserve"> Because there are many vocabularies in the business world Then also….. I also find some of the vocabula</w:t>
      </w:r>
      <w:r w:rsidR="00702420">
        <w:rPr>
          <w:rFonts w:ascii="Times New Roman" w:hAnsi="Times New Roman" w:cs="Times New Roman"/>
          <w:i/>
        </w:rPr>
        <w:t xml:space="preserve">ry foreign. </w:t>
      </w:r>
      <w:r w:rsidRPr="00301877">
        <w:rPr>
          <w:rFonts w:ascii="Times New Roman" w:hAnsi="Times New Roman" w:cs="Times New Roman"/>
          <w:i/>
        </w:rPr>
        <w:t xml:space="preserve">What does this mean? Then if used in a sentence is it correct or not?” </w:t>
      </w:r>
      <w:r w:rsidRPr="00301877">
        <w:rPr>
          <w:rFonts w:ascii="Times New Roman" w:hAnsi="Times New Roman" w:cs="Times New Roman"/>
        </w:rPr>
        <w:t>(P2, May 27)</w:t>
      </w:r>
    </w:p>
    <w:p w:rsidR="00426634" w:rsidRPr="00301877" w:rsidRDefault="00426634" w:rsidP="00AF4F08">
      <w:pPr>
        <w:tabs>
          <w:tab w:val="left" w:pos="5545"/>
        </w:tabs>
        <w:spacing w:after="0" w:line="240" w:lineRule="auto"/>
        <w:ind w:right="49"/>
        <w:rPr>
          <w:rFonts w:ascii="Times New Roman" w:hAnsi="Times New Roman" w:cs="Times New Roman"/>
        </w:rPr>
      </w:pPr>
      <w:r w:rsidRPr="00301877">
        <w:rPr>
          <w:rFonts w:ascii="Times New Roman" w:hAnsi="Times New Roman" w:cs="Times New Roman"/>
        </w:rPr>
        <w:t xml:space="preserve">            Not only vocabulary grammar is also a challenge for students. That is like the opinion conveyed by the participant</w:t>
      </w:r>
    </w:p>
    <w:p w:rsidR="00AF4F08" w:rsidRPr="00301877" w:rsidRDefault="00426634" w:rsidP="00AF4F08">
      <w:pPr>
        <w:tabs>
          <w:tab w:val="left" w:pos="5545"/>
        </w:tabs>
        <w:spacing w:after="0" w:line="240" w:lineRule="auto"/>
        <w:ind w:left="1134" w:right="900"/>
        <w:rPr>
          <w:rFonts w:ascii="Times New Roman" w:hAnsi="Times New Roman" w:cs="Times New Roman"/>
        </w:rPr>
      </w:pPr>
      <w:r w:rsidRPr="00301877">
        <w:rPr>
          <w:rFonts w:ascii="Times New Roman" w:hAnsi="Times New Roman" w:cs="Times New Roman"/>
          <w:i/>
        </w:rPr>
        <w:t>“</w:t>
      </w:r>
      <w:proofErr w:type="gramStart"/>
      <w:r w:rsidRPr="00301877">
        <w:rPr>
          <w:rFonts w:ascii="Times New Roman" w:hAnsi="Times New Roman" w:cs="Times New Roman"/>
          <w:i/>
        </w:rPr>
        <w:t>if</w:t>
      </w:r>
      <w:proofErr w:type="gramEnd"/>
      <w:r w:rsidRPr="00301877">
        <w:rPr>
          <w:rFonts w:ascii="Times New Roman" w:hAnsi="Times New Roman" w:cs="Times New Roman"/>
          <w:i/>
        </w:rPr>
        <w:t xml:space="preserve"> the writing is….</w:t>
      </w:r>
      <w:r w:rsidR="00702420">
        <w:rPr>
          <w:rFonts w:ascii="Times New Roman" w:hAnsi="Times New Roman" w:cs="Times New Roman"/>
          <w:i/>
        </w:rPr>
        <w:t xml:space="preserve">if it is more difficult, that </w:t>
      </w:r>
      <w:r w:rsidRPr="00301877">
        <w:rPr>
          <w:rFonts w:ascii="Times New Roman" w:hAnsi="Times New Roman" w:cs="Times New Roman"/>
          <w:i/>
        </w:rPr>
        <w:t xml:space="preserve">Grammar: So, like in one sentence…Where should the comma be placed? Then the sentence is like this: is it correct? Is it formal or not? </w:t>
      </w:r>
      <w:proofErr w:type="gramStart"/>
      <w:r w:rsidRPr="00301877">
        <w:rPr>
          <w:rFonts w:ascii="Times New Roman" w:hAnsi="Times New Roman" w:cs="Times New Roman"/>
          <w:i/>
        </w:rPr>
        <w:t>then</w:t>
      </w:r>
      <w:proofErr w:type="gramEnd"/>
      <w:r w:rsidRPr="00301877">
        <w:rPr>
          <w:rFonts w:ascii="Times New Roman" w:hAnsi="Times New Roman" w:cs="Times New Roman"/>
          <w:i/>
        </w:rPr>
        <w:t xml:space="preserve"> if the vocabulary is, There are a lot of vocabulary. There are a lot of terms… </w:t>
      </w:r>
      <w:proofErr w:type="gramStart"/>
      <w:r w:rsidRPr="00301877">
        <w:rPr>
          <w:rFonts w:ascii="Times New Roman" w:hAnsi="Times New Roman" w:cs="Times New Roman"/>
          <w:i/>
        </w:rPr>
        <w:t>If I use this vocabulary.</w:t>
      </w:r>
      <w:proofErr w:type="gramEnd"/>
      <w:r w:rsidRPr="00301877">
        <w:rPr>
          <w:rFonts w:ascii="Times New Roman" w:hAnsi="Times New Roman" w:cs="Times New Roman"/>
          <w:i/>
        </w:rPr>
        <w:t xml:space="preserve"> What about this one?” (</w:t>
      </w:r>
      <w:r w:rsidR="00063D73">
        <w:rPr>
          <w:rFonts w:ascii="Times New Roman" w:hAnsi="Times New Roman" w:cs="Times New Roman"/>
        </w:rPr>
        <w:t>P2</w:t>
      </w:r>
      <w:r w:rsidRPr="00301877">
        <w:rPr>
          <w:rFonts w:ascii="Times New Roman" w:hAnsi="Times New Roman" w:cs="Times New Roman"/>
        </w:rPr>
        <w:t>)</w:t>
      </w:r>
    </w:p>
    <w:p w:rsidR="00503DF8" w:rsidRDefault="00426634" w:rsidP="00503DF8">
      <w:pPr>
        <w:tabs>
          <w:tab w:val="left" w:pos="5545"/>
          <w:tab w:val="left" w:pos="8222"/>
        </w:tabs>
        <w:spacing w:after="0" w:line="240" w:lineRule="auto"/>
        <w:ind w:right="-93"/>
        <w:rPr>
          <w:rFonts w:ascii="Times New Roman" w:hAnsi="Times New Roman" w:cs="Times New Roman"/>
        </w:rPr>
      </w:pPr>
      <w:r w:rsidRPr="00301877">
        <w:rPr>
          <w:rFonts w:ascii="Times New Roman" w:hAnsi="Times New Roman" w:cs="Times New Roman"/>
        </w:rPr>
        <w:t xml:space="preserve">              Besides </w:t>
      </w:r>
      <w:r w:rsidRPr="00AC2975">
        <w:rPr>
          <w:rFonts w:ascii="Times New Roman" w:hAnsi="Times New Roman" w:cs="Times New Roman"/>
        </w:rPr>
        <w:t>vocabulary and grammar, students also find the writing format difficult. They have to really pay attention to it.</w:t>
      </w:r>
    </w:p>
    <w:p w:rsidR="00D114BF" w:rsidRDefault="00426634" w:rsidP="00503DF8">
      <w:pPr>
        <w:tabs>
          <w:tab w:val="left" w:pos="5545"/>
          <w:tab w:val="left" w:pos="8222"/>
        </w:tabs>
        <w:spacing w:after="0" w:line="240" w:lineRule="auto"/>
        <w:ind w:left="1134" w:right="-93"/>
        <w:rPr>
          <w:rFonts w:ascii="Times New Roman" w:hAnsi="Times New Roman" w:cs="Times New Roman"/>
          <w:i/>
        </w:rPr>
      </w:pPr>
      <w:r w:rsidRPr="00503DF8">
        <w:rPr>
          <w:rFonts w:ascii="Times New Roman" w:hAnsi="Times New Roman" w:cs="Times New Roman"/>
          <w:i/>
        </w:rPr>
        <w:t>“Maybe in... the writing format and grammar chosen as I said earlier because the writing fo</w:t>
      </w:r>
      <w:r w:rsidR="00702420">
        <w:rPr>
          <w:rFonts w:ascii="Times New Roman" w:hAnsi="Times New Roman" w:cs="Times New Roman"/>
          <w:i/>
        </w:rPr>
        <w:t>rmat and grammar.</w:t>
      </w:r>
      <w:r w:rsidRPr="00503DF8">
        <w:rPr>
          <w:rFonts w:ascii="Times New Roman" w:hAnsi="Times New Roman" w:cs="Times New Roman"/>
          <w:i/>
        </w:rPr>
        <w:t>in my opinion it has to be perfect so if our writing is good it will automatically make our target interested in reading it.”</w:t>
      </w:r>
      <w:r w:rsidR="00063D73">
        <w:rPr>
          <w:rFonts w:ascii="Times New Roman" w:hAnsi="Times New Roman" w:cs="Times New Roman"/>
          <w:i/>
        </w:rPr>
        <w:t xml:space="preserve"> (P3</w:t>
      </w:r>
      <w:r w:rsidR="00AF4F08" w:rsidRPr="00503DF8">
        <w:rPr>
          <w:rFonts w:ascii="Times New Roman" w:hAnsi="Times New Roman" w:cs="Times New Roman"/>
          <w:i/>
        </w:rPr>
        <w:t>)</w:t>
      </w:r>
    </w:p>
    <w:p w:rsidR="00063D73" w:rsidRPr="00503DF8" w:rsidRDefault="00063D73" w:rsidP="00503DF8">
      <w:pPr>
        <w:tabs>
          <w:tab w:val="left" w:pos="5545"/>
          <w:tab w:val="left" w:pos="8222"/>
        </w:tabs>
        <w:spacing w:after="0" w:line="240" w:lineRule="auto"/>
        <w:ind w:left="1134" w:right="-93"/>
        <w:rPr>
          <w:rFonts w:ascii="Times New Roman" w:hAnsi="Times New Roman" w:cs="Times New Roman"/>
          <w:i/>
        </w:rPr>
      </w:pPr>
    </w:p>
    <w:p w:rsidR="00503DF8" w:rsidRDefault="00503DF8" w:rsidP="00503DF8">
      <w:pPr>
        <w:tabs>
          <w:tab w:val="left" w:pos="720"/>
          <w:tab w:val="left" w:pos="5545"/>
        </w:tabs>
        <w:spacing w:after="0" w:line="240" w:lineRule="auto"/>
        <w:ind w:right="51"/>
        <w:rPr>
          <w:rFonts w:ascii="Times New Roman" w:hAnsi="Times New Roman" w:cs="Times New Roman"/>
        </w:rPr>
      </w:pPr>
      <w:r>
        <w:tab/>
      </w:r>
      <w:r w:rsidR="00426634" w:rsidRPr="00301877">
        <w:rPr>
          <w:rFonts w:ascii="Times New Roman" w:hAnsi="Times New Roman" w:cs="Times New Roman"/>
        </w:rPr>
        <w:t>In summary, it can be concluded that English language education students experience difficulties writing business texts in English, particularly in business vocabulary, grammar, and writing format. They feel that their lack of business vocabulary is a significant obstacle in writing business texts. They also struggle with proper grammar and attention to the appropriate writing format. Students experience these difficulties when writing business texts, such as proposals and reports, requiring precise details and structure. However, they find writing emails slightly easier than proposals, as proposals require more specific information and terms that may be unfamiliar to them.</w:t>
      </w:r>
    </w:p>
    <w:p w:rsidR="00503DF8" w:rsidRDefault="00503DF8" w:rsidP="00503DF8">
      <w:pPr>
        <w:tabs>
          <w:tab w:val="left" w:pos="720"/>
          <w:tab w:val="left" w:pos="5545"/>
        </w:tabs>
        <w:spacing w:after="0" w:line="240" w:lineRule="auto"/>
        <w:ind w:right="51"/>
        <w:rPr>
          <w:rFonts w:ascii="Times New Roman" w:hAnsi="Times New Roman" w:cs="Times New Roman"/>
        </w:rPr>
      </w:pPr>
    </w:p>
    <w:p w:rsidR="00AC2975" w:rsidRDefault="00594508" w:rsidP="00503DF8">
      <w:pPr>
        <w:tabs>
          <w:tab w:val="left" w:pos="720"/>
          <w:tab w:val="left" w:pos="5545"/>
        </w:tabs>
        <w:spacing w:after="0" w:line="240" w:lineRule="auto"/>
        <w:ind w:right="51"/>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rsidR="00AC2975" w:rsidRPr="00D114BF" w:rsidRDefault="00AC2975" w:rsidP="00D114BF">
      <w:pPr>
        <w:pStyle w:val="ListParagraph"/>
        <w:numPr>
          <w:ilvl w:val="0"/>
          <w:numId w:val="5"/>
        </w:numPr>
        <w:tabs>
          <w:tab w:val="left" w:pos="2377"/>
        </w:tabs>
        <w:spacing w:after="0" w:line="240" w:lineRule="auto"/>
        <w:jc w:val="both"/>
        <w:rPr>
          <w:rFonts w:ascii="Times New Roman" w:eastAsia="Times New Roman" w:hAnsi="Times New Roman" w:cs="Times New Roman"/>
          <w:b/>
          <w:sz w:val="24"/>
          <w:szCs w:val="24"/>
        </w:rPr>
      </w:pPr>
      <w:r w:rsidRPr="00D114BF">
        <w:rPr>
          <w:rFonts w:ascii="Times New Roman" w:hAnsi="Times New Roman" w:cs="Times New Roman"/>
          <w:b/>
        </w:rPr>
        <w:t>English education students' perceptions</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This section discusses the perceptions of English Education students toward the English for Business course based on the findings previously presented. To facilitate the analysis and interpretation, the results of this study are examined through four main themes: relevance and usefulness, attitude and motivation, knowledge and understanding, and obstacles. These themes are then compared and contrasted with findings from previous studies to high</w:t>
      </w:r>
      <w:r>
        <w:rPr>
          <w:rFonts w:ascii="Times New Roman" w:hAnsi="Times New Roman" w:cs="Times New Roman"/>
        </w:rPr>
        <w:t>light similarities, differences.</w:t>
      </w:r>
    </w:p>
    <w:p w:rsidR="00AC2975" w:rsidRPr="00AC2975" w:rsidRDefault="00AC2975" w:rsidP="00D114BF">
      <w:pPr>
        <w:pStyle w:val="Heading4"/>
        <w:numPr>
          <w:ilvl w:val="1"/>
          <w:numId w:val="5"/>
        </w:numPr>
        <w:spacing w:before="0" w:line="240" w:lineRule="auto"/>
        <w:rPr>
          <w:rFonts w:ascii="Times New Roman" w:hAnsi="Times New Roman" w:cs="Times New Roman"/>
          <w:sz w:val="22"/>
          <w:szCs w:val="22"/>
        </w:rPr>
      </w:pPr>
      <w:r w:rsidRPr="00AC2975">
        <w:rPr>
          <w:rFonts w:ascii="Times New Roman" w:hAnsi="Times New Roman" w:cs="Times New Roman"/>
          <w:sz w:val="22"/>
          <w:szCs w:val="22"/>
        </w:rPr>
        <w:lastRenderedPageBreak/>
        <w:t>Relevance and usefulness</w:t>
      </w:r>
    </w:p>
    <w:p w:rsidR="00AC2975" w:rsidRPr="00AC2975" w:rsidRDefault="00AC2975" w:rsidP="00AC2975">
      <w:pPr>
        <w:spacing w:after="0" w:line="240" w:lineRule="auto"/>
        <w:rPr>
          <w:rFonts w:ascii="Times New Roman" w:hAnsi="Times New Roman" w:cs="Times New Roman"/>
        </w:rPr>
      </w:pPr>
      <w:r w:rsidRPr="00AC2975">
        <w:rPr>
          <w:rFonts w:ascii="Times New Roman" w:hAnsi="Times New Roman" w:cs="Times New Roman"/>
          <w:b/>
        </w:rPr>
        <w:t>`</w:t>
      </w:r>
      <w:r w:rsidRPr="00AC2975">
        <w:rPr>
          <w:rFonts w:ascii="Times New Roman" w:hAnsi="Times New Roman" w:cs="Times New Roman"/>
          <w:b/>
        </w:rPr>
        <w:tab/>
        <w:t xml:space="preserve"> </w:t>
      </w:r>
      <w:r w:rsidRPr="00AC2975">
        <w:rPr>
          <w:rFonts w:ascii="Times New Roman" w:hAnsi="Times New Roman" w:cs="Times New Roman"/>
        </w:rPr>
        <w:t xml:space="preserve">Based on the data indicating that most students (85.7%) recognize the importance of English language skills for future career success, it can be concluded that there is a high level of awareness regarding the urgency of English proficiency. The finding is consistent with the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8ADypX2M","properties":{"formattedCitation":"(Daqiq et al., 2024)","plainCitation":"(Daqiq et al., 2024)","dontUpdate":true,"noteIndex":0},"citationItems":[{"id":1387,"uris":["http://zotero.org/users/local/OwXL2B9h/items/6K2JVSZG"],"itemData":{"id":1387,"type":"article-journal","abstract":"This study mainly aimed to investigate the impacts of English language proficiency on employment. Therefore, it tried to present answer to the research questions. A questionnaire with 22 closed-ended items was utilized to collect the data from 250 individuals who were graduated from English department of Takhar, Kunduz, and Badakhshan universities. Some of the study participants were employed and some of them were unemployed. Descriptive and inferential statistics were used to analyze the data. The result of the study revealed that the importance of English was associated with increased connectivity due to globalization. The study also concluded that the importance of English for finding jobs and making a career was wellestablished. To conclude, it can be said that English and employment are correlative with each other and English language proficiency is amongst the top global employment skills in the viewpoint of educated individuals in Afghanistan academia.","container-title":"American Journal of Science Education Research","DOI":"DOI: 10.47991/2835-6764/AJSER-183","language":"en","page":"1-8","source":"Zotero","title":"The Impacts of English Language Proficiency on Employment Opportunities","author":[{"family":"Daqiq","given":"Besmillah"},{"family":"Akramy","given":"Sayeed Asif"},{"family":"Barati","given":"Amir Mohammad"}],"issued":{"date-parts":[["2024"]]}}}],"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Daqiq et al. (2024)</w:t>
      </w:r>
      <w:r w:rsidRPr="00AC2975">
        <w:rPr>
          <w:rFonts w:ascii="Times New Roman" w:hAnsi="Times New Roman" w:cs="Times New Roman"/>
        </w:rPr>
        <w:fldChar w:fldCharType="end"/>
      </w:r>
      <w:r w:rsidRPr="00AC2975">
        <w:rPr>
          <w:rFonts w:ascii="Times New Roman" w:hAnsi="Times New Roman" w:cs="Times New Roman"/>
        </w:rPr>
        <w:t xml:space="preserve">, which reported that 92% of respondents consider English proficiency crucial for career success, with 80% believing it helps them obtain appropriate employment. That highlights the significant role of English in enhancing job opportunities, income, and competitiveness in recruitment processes. Furthermore, these findings are supported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kNV9qSVG","properties":{"formattedCitation":"(Erkir et al., 2025)","plainCitation":"(Erkir et al., 2025)","dontUpdate":true,"noteIndex":0},"citationItems":[{"id":1386,"uris":["http://zotero.org/users/local/OwXL2B9h/items/6MIGETK2"],"itemData":{"id":1386,"type":"article-journal","abstract":"This study focuses on the critical role of Business English courses in higher education. It emphasizes their effectiveness in developing students’ communication skills in global and multilingual business settings. Owing to globalization, English has become the dominant language in business and academia. This has made Business English essential for both professional and educational purposes. The study sheds light on the importance of developing and improving business communication skills, including intercultural competence in diverse, multilingual settings, such as writing reports, memos, proposals, and emails. In addition, it suggests effective teaching strategies, including active learning approaches like role-playing, case studies, and group discussions with an integration of digital tools. Accordingly, it focuses on technical language skills and intercultural awareness in the context of global business and recommends curriculum improvements that align with the needs of the industry and foster practical communication skills, teamwork, and lifelong learning. It also suggests that mastering Business English in this way will improve students' academic success and employability in competitive global markets.","container-title":"World Journal of English Language","DOI":"10.5430/wjel.v15n5p262","ISSN":"1925-0711, 1925-0703","issue":"5","journalAbbreviation":"WJEL","language":"en","license":"http://creativecommons.org/licenses/by/4.0","page":"262","source":"DOI.org (Crossref)","title":"The Role of Business English in Higher Education: Enhancing Global Communication and Employability","title-short":"The Role of Business English in Higher Education","volume":"15","author":[{"family":"Erkir","given":"Sarp"},{"family":"Kayapinar","given":"Ulas"},{"family":"Alkhaldi","given":"Ali Ata"}],"issued":{"date-parts":[["2025",4,1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Erkir et al. (2025)</w:t>
      </w:r>
      <w:r w:rsidRPr="00AC2975">
        <w:rPr>
          <w:rFonts w:ascii="Times New Roman" w:hAnsi="Times New Roman" w:cs="Times New Roman"/>
        </w:rPr>
        <w:fldChar w:fldCharType="end"/>
      </w:r>
      <w:r w:rsidRPr="00AC2975">
        <w:rPr>
          <w:rFonts w:ascii="Times New Roman" w:hAnsi="Times New Roman" w:cs="Times New Roman"/>
        </w:rPr>
        <w:t>, who stated that learning business English helps individuals improve communication, cultural awareness, formal correspondence, and negotiation skills, all essential for advancing careers in a global work environment. In conclusion, English language skills, especially in business contexts, are crucial for future career success, as they enhance job opportunities, income, and individual competitiveness in the global workforce.</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The following data reveals a high level of student awareness regarding the importance of studying Business English as preparation for their future careers. 77.2% of respondents agreed or strongly agreed that this course equips them with the skills and competencies required in the workplace. These findings indicate that most students recognize the relevance of Business English in supporting their professional success in an increasingly competitive job market. The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jhHYe86L","properties":{"formattedCitation":"(Jiang &amp; Qu, 2024)","plainCitation":"(Jiang &amp; Qu, 2024)","dontUpdate":true,"noteIndex":0},"citationItems":[{"id":1391,"uris":["http://zotero.org/users/local/OwXL2B9h/items/BYW6P9KT"],"itemData":{"id":1391,"type":"article-journal","container-title":"Scientific Reports","DOI":"10.1038/s41598-024-78898-y","ISSN":"2045-2322","issue":"1","journalAbbreviation":"Sci Rep","language":"en","page":"29328","source":"DOI.org (Crossref)","title":"Assessing core competencies of business English students in Chinese higher vocational colleges","volume":"14","author":[{"family":"Jiang","given":"Liping"},{"family":"Qu","given":"Yuping"}],"issued":{"date-parts":[["2024",11,26]]}}}],"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Jiang and Qu (2024)</w:t>
      </w:r>
      <w:r w:rsidRPr="00AC2975">
        <w:rPr>
          <w:rFonts w:ascii="Times New Roman" w:hAnsi="Times New Roman" w:cs="Times New Roman"/>
        </w:rPr>
        <w:fldChar w:fldCharType="end"/>
      </w:r>
      <w:r w:rsidRPr="00AC2975">
        <w:rPr>
          <w:rFonts w:ascii="Times New Roman" w:hAnsi="Times New Roman" w:cs="Times New Roman"/>
        </w:rPr>
        <w:t xml:space="preserve"> emphasizes the importance of developing core competencies in Business English education, including intercultural communication and critical thinking, which are essential in today's global job market.</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 Furthermore, the Business English course has significantly improved students' skill development. Mastery of Business English enhances general English proficiency and strengthens professional communication, teamwork, problem-solving, and intercultural understanding, all essential in today's global business environment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RbqN7wjU","properties":{"formattedCitation":"(Abdelhafez, 2020; Jiang &amp; Qu, 2024)","plainCitation":"(Abdelhafez, 2020; Jiang &amp; Qu, 2024)","noteIndex":0},"citationItems":[{"id":1389,"uris":["http://zotero.org/users/local/OwXL2B9h/items/ARACVS9H"],"itemData":{"id":1389,"type":"article-journal","container-title":"مجلة البحث فی التربیة وعلم النفس","DOI":"10.21608/mathj.2020.82524","ISSN":"2682-4469","issue":"2","journalAbbreviation":"مجلة البحث فی التربیة وعلم النفس","language":"en","page":"493-522","source":"DOI.org (Crossref)","title":"Using a Learning-Oriented Assessment Business English Course to Enhance University Students’ Employability Skills and Test Scores","volume":"33","author":[{"family":"Abdelhafez","given":"Ahmed"}],"issued":{"date-parts":[["2020",4,14]]}}},{"id":1391,"uris":["http://zotero.org/users/local/OwXL2B9h/items/BYW6P9KT"],"itemData":{"id":1391,"type":"article-journal","container-title":"Scientific Reports","DOI":"10.1038/s41598-024-78898-y","ISSN":"2045-2322","issue":"1","journalAbbreviation":"Sci Rep","language":"en","page":"29328","source":"DOI.org (Crossref)","title":"Assessing core competencies of business English students in Chinese higher vocational colleges","volume":"14","author":[{"family":"Jiang","given":"Liping"},{"family":"Qu","given":"Yuping"}],"issued":{"date-parts":[["2024",11,26]]}}}],"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bdelhafez, 2020; Jiang &amp; Qu, 2024)</w:t>
      </w:r>
      <w:r w:rsidRPr="00AC2975">
        <w:rPr>
          <w:rFonts w:ascii="Times New Roman" w:hAnsi="Times New Roman" w:cs="Times New Roman"/>
        </w:rPr>
        <w:fldChar w:fldCharType="end"/>
      </w:r>
      <w:r w:rsidRPr="00AC2975">
        <w:rPr>
          <w:rFonts w:ascii="Times New Roman" w:hAnsi="Times New Roman" w:cs="Times New Roman"/>
        </w:rPr>
        <w:t xml:space="preserve">. So, the Business English course strategically equips students with language proficiency and the professional competency required </w:t>
      </w:r>
      <w:proofErr w:type="gramStart"/>
      <w:r w:rsidRPr="00AC2975">
        <w:rPr>
          <w:rFonts w:ascii="Times New Roman" w:hAnsi="Times New Roman" w:cs="Times New Roman"/>
        </w:rPr>
        <w:t>to compete</w:t>
      </w:r>
      <w:proofErr w:type="gramEnd"/>
      <w:r w:rsidRPr="00AC2975">
        <w:rPr>
          <w:rFonts w:ascii="Times New Roman" w:hAnsi="Times New Roman" w:cs="Times New Roman"/>
        </w:rPr>
        <w:t xml:space="preserve"> in the global workforce. Students widely recognize it as an essential foundation for their future career success.</w:t>
      </w:r>
    </w:p>
    <w:p w:rsidR="00AC2975" w:rsidRPr="00AC2975" w:rsidRDefault="00AC2975" w:rsidP="00AC2975">
      <w:pPr>
        <w:spacing w:after="0" w:line="240" w:lineRule="auto"/>
        <w:rPr>
          <w:rFonts w:ascii="Times New Roman" w:hAnsi="Times New Roman" w:cs="Times New Roman"/>
        </w:rPr>
      </w:pPr>
      <w:r w:rsidRPr="00AC2975">
        <w:rPr>
          <w:rFonts w:ascii="Times New Roman" w:hAnsi="Times New Roman" w:cs="Times New Roman"/>
        </w:rPr>
        <w:tab/>
        <w:t>Based on the data obtained, most students demonstrate a significant awareness of the importance of mastering Business English as a key foundation for entering the workforce in the future. 60% of respondents agreed or strongly agreed that the skills required in the workplace have been adequately integrated into the Business English course they undertook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qsNwN2ZR","properties":{"formattedCitation":"(Sim\\uc0\\u245{}es, 2020)","plainCitation":"(Simões, 2020)","dontUpdate":true,"noteIndex":0},"citationItems":[{"id":1401,"uris":["http://zotero.org/users/local/OwXL2B9h/items/JIL952XP"],"itemData":{"id":1401,"type":"paper-conference","abstract":"According to recent OECD estimates, one-third of all jobs worldwide are likely to be transformed by technology in the next decade [1]. This new reality calls for a reskilling effort, which to be meaningful requires individuals in general, and Higher Education Institutions in particular, to adjust and focus on the fastest-growing professions of the future. From engineering, cloud computing, data and AI to sales marketing and project management, as well as people and culture-related positions – these are some of the professional areas that will soon be most sought after.","DOI":"10.21125/iceri.2020.1765","event-place":"Online Conference","event-title":"13th annual International Conference of Education, Research and Innovation","language":"en","page":"7962-7971","publisher-place":"Online Conference","source":"DOI.org (Crossref)","title":"Prepaing dtufents for the global workplace: clasroom strategies for developing english and intercultural communication skills","title-short":"PREPARING STUDENTS FOR THE GLOBAL WORKPLACE","URL":"https://library.iated.org/view/SIMOES2020PRE","author":[{"family":"Simões","given":"Anabela"}],"accessed":{"date-parts":[["2025",5,21]]},"issued":{"date-parts":[["2020",1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Simões, 2020)</w:t>
      </w:r>
      <w:r w:rsidRPr="00AC2975">
        <w:rPr>
          <w:rFonts w:ascii="Times New Roman" w:hAnsi="Times New Roman" w:cs="Times New Roman"/>
        </w:rPr>
        <w:fldChar w:fldCharType="end"/>
      </w:r>
      <w:r w:rsidRPr="00AC2975">
        <w:rPr>
          <w:rFonts w:ascii="Times New Roman" w:hAnsi="Times New Roman" w:cs="Times New Roman"/>
        </w:rPr>
        <w:t xml:space="preserve">. That indicates a strong alignment between the curriculum and the increasingly complex professional demands that require practical business communication skill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DMxJRN8B","properties":{"formattedCitation":"(A. Rahman et al., 2024)","plainCitation":"(A. Rahman et al., 2024)","noteIndex":0},"citationItems":[{"id":1399,"uris":["http://zotero.org/users/local/OwXL2B9h/items/EHDNJPZY"],"itemData":{"id":1399,"type":"article-journal","abstract":"Speaking English can be something very challenging, including for students. This research aims to reveal the challenges experienced by students regarding English speaking activities. This research involved three participants from Abdul Chalim University. This research uses descriptive qualitative research methods and research data is collected through interviews and observation. The results of this research show that there are three main challenges in speaking English for students. The first is Lack of English-Speaking Environment. The second is Uncertainty in Pronunciation and Grammar. The third is Lack of Confidence. This research holds significance in understanding the challenges of English speaking among university students and contributes to the development of more effective educational solutions. However, this research has limitations in the number and variety of research participants. Therefore, it is recommended for future research to conduct similar research by increasing the number and variety of research participants.","container-title":"JET ADI BUANA","DOI":"10.36456/jet.v9.n01.2024.8763","ISSN":"2614-4050, 2502-2121","issue":"01","journalAbbreviation":"JET ADI BUANA","language":"en","license":"https://creativecommons.org/licenses/by/4.0","page":"13-27","source":"DOI.org (Crossref)","title":"University Students’ Perspective on English Speaking Challenges: A Descriptive Study","title-short":"University Students’ Perspective on English Speaking Challenges","volume":"9","author":[{"family":"Rahman","given":"Aulliya’"},{"family":"Hamid","given":"Muhammad"},{"family":"Farich Hizbana","given":"Achmad"},{"family":"Halik","given":"Nurdin"},{"family":"Budianto","given":"Lestari"}],"issued":{"date-parts":[["2024",4,3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Rahman et al., 2024)</w:t>
      </w:r>
      <w:r w:rsidRPr="00AC2975">
        <w:rPr>
          <w:rFonts w:ascii="Times New Roman" w:hAnsi="Times New Roman" w:cs="Times New Roman"/>
        </w:rPr>
        <w:fldChar w:fldCharType="end"/>
      </w:r>
      <w:r w:rsidRPr="00AC2975">
        <w:rPr>
          <w:rFonts w:ascii="Times New Roman" w:hAnsi="Times New Roman" w:cs="Times New Roman"/>
        </w:rPr>
        <w:t xml:space="preserve">. Recent studies also emphasize that developing soft skills such as negotiation, presentation, and business document writing is crucial to preparing students to face global challenges in professional environmen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NfV8rqqJ","properties":{"formattedCitation":"(Sim\\uc0\\u245{}es, 2020; Sumaiya et al., 2022)","plainCitation":"(Simões, 2020; Sumaiya et al., 2022)","noteIndex":0},"citationItems":[{"id":1401,"uris":["http://zotero.org/users/local/OwXL2B9h/items/JIL952XP"],"itemData":{"id":1401,"type":"paper-conference","abstract":"According to recent OECD estimates, one-third of all jobs worldwide are likely to be transformed by technology in the next decade [1]. This new reality calls for a reskilling effort, which to be meaningful requires individuals in general, and Higher Education Institutions in particular, to adjust and focus on the fastest-growing professions of the future. From engineering, cloud computing, data and AI to sales marketing and project management, as well as people and culture-related positions – these are some of the professional areas that will soon be most sought after.","DOI":"10.21125/iceri.2020.1765","event-place":"Online Conference","event-title":"13th annual International Conference of Education, Research and Innovation","language":"en","page":"7962-7971","publisher-place":"Online Conference","source":"DOI.org (Crossref)","title":"Prepaing dtufents for the global workplace: clasroom strategies for developing english and intercultural communication skills","title-short":"PREPARING STUDENTS FOR THE GLOBAL WORKPLACE","URL":"https://library.iated.org/view/SIMOES2020PRE","author":[{"family":"Simões","given":"Anabela"}],"accessed":{"date-parts":[["2025",5,21]]},"issued":{"date-parts":[["2020",11]]}}},{"id":1404,"uris":["http://zotero.org/users/local/OwXL2B9h/items/QBD8K4LC"],"itemData":{"id":1404,"type":"article-journal","abstract":"Every young person in the world aspires to be efficacious in their chosen field. Today's business environment is very competitive. If an individual wish to survive in this period, he or she must have an adequate understanding of procedures and field-related abilities. Communication skills are extremely important in the business world. Engineers' roles are expanding as a result of growing demands and professional hurdles. Professional authorities in multinational corporations demand their staff to have excellent communication skills in addition to technical proficiency. The efficiency with which employees absorb and disseminate knowledge determines their performance. The relevance of communication skills in a person's profession and technological field is highlighted in this study. Whether it's with your bosses and co-workers, or with clients and customers, every profession necessitates human connection. Effective communication skills may help you facilitate these interactions with others, which will allow you to operate more efficiently and successfully.","container-title":"World Journal of English Language","DOI":"10.5430/wjel.v12n3p134","ISSN":"1925-0711, 1925-0703","issue":"3","journalAbbreviation":"WJEL","language":"en","page":"134","source":"DOI.org (Crossref)","title":"The Role of Effective Communication Skills in Professional Life","volume":"12","author":[{"family":"Sumaiya","given":"Bushra"},{"family":"Srivastava","given":"Subodh"},{"family":"Jain","given":"Vipin"},{"family":"Prakash","given":"Ved"}],"issued":{"date-parts":[["2022",4,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Simões, 2020; Sumaiya et al., 2022)</w:t>
      </w:r>
      <w:r w:rsidRPr="00AC2975">
        <w:rPr>
          <w:rFonts w:ascii="Times New Roman" w:hAnsi="Times New Roman" w:cs="Times New Roman"/>
        </w:rPr>
        <w:fldChar w:fldCharType="end"/>
      </w:r>
      <w:r w:rsidRPr="00AC2975">
        <w:rPr>
          <w:rFonts w:ascii="Times New Roman" w:hAnsi="Times New Roman" w:cs="Times New Roman"/>
        </w:rPr>
        <w:t>. With this, it can be concluded that the Business English course plays a vital role in equipping students with both language proficiency and essential professional skills, ensuring that academic learning aligns with the demands of the real-world workplace.</w:t>
      </w:r>
    </w:p>
    <w:p w:rsidR="00AC2975" w:rsidRPr="00AC2975" w:rsidRDefault="00AC2975" w:rsidP="00AC2975">
      <w:pPr>
        <w:spacing w:after="0" w:line="240" w:lineRule="auto"/>
        <w:rPr>
          <w:rFonts w:ascii="Times New Roman" w:hAnsi="Times New Roman" w:cs="Times New Roman"/>
        </w:rPr>
      </w:pPr>
      <w:r w:rsidRPr="00AC2975">
        <w:rPr>
          <w:rFonts w:ascii="Times New Roman" w:hAnsi="Times New Roman" w:cs="Times New Roman"/>
        </w:rPr>
        <w:tab/>
        <w:t xml:space="preserve">Most students also show a high level of awareness regarding the importance of studying English for business in preparation for their future careers. 62.8% of respondents agreed or strongly agreed that the material taught in the course would help them in the workplace, indicating the relevance and direct benefits of Business English in supporting professional competencie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BgZnU3NW","properties":{"formattedCitation":"(Dzogovic &amp; Ajdarpasic, 2022)","plainCitation":"(Dzogovic &amp; Ajdarpasic, 2022)","noteIndex":0},"citationItems":[{"id":1411,"uris":["http://zotero.org/users/local/OwXL2B9h/items/LEI72SFQ"],"itemData":{"id":1411,"type":"article-journal","abstract":"Starting from the concept where language in human communication is the primary means and key communication mechanism in achieving what is real, it is obvious that today it is a kind of phenomenon in all forms of business. This research aims to identify the role of language strategy in international business relations in order to better understand the importance of knowing the most pronounced and influential languages in trade in goods and services in all business segments. Despite recognizing the importance of English language skills and their role in international business relations, there is still room for further research on this issue. Of course, there are studies on the relationship between language and international business, but little has been elaborated on the impact of language on international business relations.","container-title":"Journal Human Research in Rehabilitation","DOI":"10.21554/hrr.042206","ISSN":"22329935, 2232996X","issue":"1","journalAbbreviation":"HRR","language":"en","page":"53-61","source":"DOI.org (Crossref)","title":"The importance of language managemet: implication in the international business environmrnt","title-short":"THE IMPORTANCE OF LANGUAGE MANAGEMENT","volume":"12","author":[{"family":"Dzogovic","given":"Suada A."},{"family":"Ajdarpasic","given":"Suada"}],"issued":{"date-parts":[["2022",4,29]]}}}],"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Dzogovic &amp; Ajdarpasic, 2022)</w:t>
      </w:r>
      <w:r w:rsidRPr="00AC2975">
        <w:rPr>
          <w:rFonts w:ascii="Times New Roman" w:hAnsi="Times New Roman" w:cs="Times New Roman"/>
        </w:rPr>
        <w:fldChar w:fldCharType="end"/>
      </w:r>
      <w:r w:rsidRPr="00AC2975">
        <w:rPr>
          <w:rFonts w:ascii="Times New Roman" w:hAnsi="Times New Roman" w:cs="Times New Roman"/>
        </w:rPr>
        <w:t xml:space="preserve">. That aligns with a recent study emphasizing that mastering Business English is crucial for preparing students to face an increasingly competitive and globalized job market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2n6cvJFw","properties":{"formattedCitation":"(Jiang &amp; Qu, 2024)","plainCitation":"(Jiang &amp; Qu, 2024)","noteIndex":0},"citationItems":[{"id":1391,"uris":["http://zotero.org/users/local/OwXL2B9h/items/BYW6P9KT"],"itemData":{"id":1391,"type":"article-journal","container-title":"Scientific Reports","DOI":"10.1038/s41598-024-78898-y","ISSN":"2045-2322","issue":"1","journalAbbreviation":"Sci Rep","language":"en","page":"29328","source":"DOI.org (Crossref)","title":"Assessing core competencies of business English students in Chinese higher vocational colleges","volume":"14","author":[{"family":"Jiang","given":"Liping"},{"family":"Qu","given":"Yuping"}],"issued":{"date-parts":[["2024",11,26]]}}}],"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Jiang &amp; Qu, 2024)</w:t>
      </w:r>
      <w:r w:rsidRPr="00AC2975">
        <w:rPr>
          <w:rFonts w:ascii="Times New Roman" w:hAnsi="Times New Roman" w:cs="Times New Roman"/>
        </w:rPr>
        <w:fldChar w:fldCharType="end"/>
      </w:r>
      <w:r w:rsidRPr="00AC2975">
        <w:rPr>
          <w:rFonts w:ascii="Times New Roman" w:hAnsi="Times New Roman" w:cs="Times New Roman"/>
        </w:rPr>
        <w:t>.</w:t>
      </w:r>
    </w:p>
    <w:p w:rsidR="00AC2975" w:rsidRDefault="00AC2975" w:rsidP="00AC2975">
      <w:pPr>
        <w:spacing w:after="0" w:line="240" w:lineRule="auto"/>
        <w:rPr>
          <w:rFonts w:ascii="Times New Roman" w:hAnsi="Times New Roman" w:cs="Times New Roman"/>
        </w:rPr>
      </w:pPr>
      <w:r w:rsidRPr="00AC2975">
        <w:rPr>
          <w:rFonts w:ascii="Times New Roman" w:hAnsi="Times New Roman" w:cs="Times New Roman"/>
        </w:rPr>
        <w:tab/>
        <w:t>In conclusion, students demonstrate a high level of awareness regarding the importance of English proficiency, especially Business English, as essential preparation for entering a competitive workforce. They recognize that English skills enhance employment opportunities, income, and competitiveness in the global job market. The Business English course significantly contributes to developing professional communication, intercultural understanding, teamwork, and problem-solving skills, which are crucial in today's modern work environment.</w:t>
      </w:r>
    </w:p>
    <w:p w:rsidR="00AC2975" w:rsidRPr="00AC2975" w:rsidRDefault="00AC2975" w:rsidP="00D114BF">
      <w:pPr>
        <w:pStyle w:val="Heading4"/>
        <w:numPr>
          <w:ilvl w:val="1"/>
          <w:numId w:val="5"/>
        </w:numPr>
        <w:spacing w:before="0" w:after="0" w:line="240" w:lineRule="auto"/>
        <w:rPr>
          <w:rFonts w:ascii="Times New Roman" w:hAnsi="Times New Roman" w:cs="Times New Roman"/>
          <w:b w:val="0"/>
          <w:sz w:val="22"/>
          <w:szCs w:val="22"/>
        </w:rPr>
      </w:pPr>
      <w:r w:rsidRPr="00AC2975">
        <w:rPr>
          <w:rStyle w:val="Heading4Char"/>
          <w:rFonts w:ascii="Times New Roman" w:hAnsi="Times New Roman" w:cs="Times New Roman"/>
          <w:b/>
          <w:sz w:val="22"/>
          <w:szCs w:val="22"/>
        </w:rPr>
        <w:t>Attitudes &amp; motivation</w:t>
      </w:r>
    </w:p>
    <w:p w:rsidR="00AC2975" w:rsidRPr="00AC2975" w:rsidRDefault="00AC2975" w:rsidP="00AC2975">
      <w:pPr>
        <w:spacing w:after="0" w:line="240" w:lineRule="auto"/>
        <w:rPr>
          <w:rFonts w:ascii="Times New Roman" w:hAnsi="Times New Roman" w:cs="Times New Roman"/>
        </w:rPr>
      </w:pPr>
      <w:r w:rsidRPr="00AC2975">
        <w:rPr>
          <w:rFonts w:ascii="Times New Roman" w:hAnsi="Times New Roman" w:cs="Times New Roman"/>
          <w:b/>
        </w:rPr>
        <w:tab/>
      </w:r>
      <w:r w:rsidRPr="00AC2975">
        <w:rPr>
          <w:rFonts w:ascii="Times New Roman" w:hAnsi="Times New Roman" w:cs="Times New Roman"/>
        </w:rPr>
        <w:t xml:space="preserve">Students who are motivated to learn Business English generally have the awareness that mastering business English can directly enhance their communication skills, particularly in professional contexts. The findings of this study show that 74.3% of students feel that the Business English course has helped improve their English communication performance. That aligns with the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IMlsXy2u","properties":{"formattedCitation":"(Huang et al., 2016)","plainCitation":"(Huang et al., 2016)","dontUpdate":true,"noteIndex":0},"citationItems":[{"id":1307,"uris":["http://zotero.org/users/local/OwXL2B9h/items/BCLJ8L3C"],"itemData":{"id":1307,"type":"article-journal","abstract":"An antagonistic relationship is traditionally seen as existing between eco-education and technology, with conventional instructional approaches usually characterized by a commentator guiding students in ﬁeld learning. Unfortunately, in this passive learning approach, the discovery of rich ecological resources in eco-environments to stimulate positive emotions and experiences is often condensed into a “sightseeing”. Therefore, precise and systematic guidance focused on providing a rich learning experience is needed in ﬁeld learning and eco-education. Based on Kolb's experiential learning theory, the current study develops an eco-discovery AR-based learning model (EDALM) which is implemented in an eco-discovery AR-based learning system (EDALS). In a ﬁeld experiment at a botanical garden, 21 middle school students constitute three groups participated in a learning activity using different learning types and media. Quantitative results indicate that, compared to the human-guidance-only model, EDALS successfully stimulates positive emotions and improved learning outcomes among learners. In post-activity interviews, students indicated they found the exploration mode provided by the proposed system to be more interesting and helpful to their learning in school. The use of attractive technologies increase students' willingness not only to learn more about the environment, but also to develop a more positive emotional attachment to it.","container-title":"Computers &amp; Education","DOI":"10.1016/j.compedu.2016.02.008","ISSN":"03601315","journalAbbreviation":"Computers &amp; Education","language":"en","page":"72-82","source":"DOI.org (Crossref)","title":"Animating eco-education: To see, feel, and discover in an augmented reality-based experiential learning environment","title-short":"Animating eco-education","volume":"96","author":[{"family":"Huang","given":"Tien-Chi"},{"family":"Chen","given":"Chia-Chen"},{"family":"Chou","given":"Yu-Wen"}],"issued":{"date-parts":[["2016",5]]}}}],"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Huang et al. (2016)</w:t>
      </w:r>
      <w:r w:rsidRPr="00AC2975">
        <w:rPr>
          <w:rFonts w:ascii="Times New Roman" w:hAnsi="Times New Roman" w:cs="Times New Roman"/>
        </w:rPr>
        <w:fldChar w:fldCharType="end"/>
      </w:r>
      <w:r w:rsidRPr="00AC2975">
        <w:rPr>
          <w:rFonts w:ascii="Times New Roman" w:hAnsi="Times New Roman" w:cs="Times New Roman"/>
        </w:rPr>
        <w:t xml:space="preserve">, which found </w:t>
      </w:r>
      <w:r w:rsidRPr="00AC2975">
        <w:rPr>
          <w:rFonts w:ascii="Times New Roman" w:hAnsi="Times New Roman" w:cs="Times New Roman"/>
        </w:rPr>
        <w:lastRenderedPageBreak/>
        <w:t xml:space="preserve">that students demonstrate high motivation in learning English for Specific Purposes (ESP), especially when they perceive the skills as relevant to their future careers. Furthermore,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lkZL5bGt","properties":{"formattedCitation":"(Nguyen, 2023)","plainCitation":"(Nguyen, 2023)","dontUpdate":true,"noteIndex":0},"citationItems":[{"id":1394,"uris":["http://zotero.org/users/local/OwXL2B9h/items/Y6HN8CFD"],"itemData":{"id":1394,"type":"paper-conference","abstract":"This study investigated the degrees of language learning motivation among Vietnamese EFL full-time and part-time students, focusing on their instrumental and integrative motivations. The study's results, involving 271 students from a public higher education institution, revealed that Vietnamese students have high levels of language learning motivation. Fulltime students, particularly, have higher levels of integrative motivation, whereas part-time students have higher levels of instrumental motivation. Furthermore, the current study's qualitative data reveals EFL students’ intuitive understanding of the term ‘language learning motivation’ was rather close to that of the literature. Upon their consideration of the importance of English, EFL students in Vietnam have positive attitudes toward learning a second language and disclose numerous approaches to sustain their learning process. Finally, based on the study's findings, suggestions and recommendations for teachers have been highlighted.","DOI":"10.22492/issn.2435-9467.2023.31","event-title":"The Barcelona Conference on Education 2023","language":"en","page":"381-403","source":"DOI.org (Crossref)","title":"Language Learning Motivation Among Vietnamese EFL Students","URL":"https://papers.iafor.org/submission72884","author":[{"family":"Nguyen","given":"Huyen-Thanh"}],"accessed":{"date-parts":[["2025",5,21]]},"issued":{"date-parts":[["2023",11,1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Nguyen (2023)</w:t>
      </w:r>
      <w:r w:rsidRPr="00AC2975">
        <w:rPr>
          <w:rFonts w:ascii="Times New Roman" w:hAnsi="Times New Roman" w:cs="Times New Roman"/>
        </w:rPr>
        <w:fldChar w:fldCharType="end"/>
      </w:r>
      <w:r w:rsidRPr="00AC2975">
        <w:rPr>
          <w:rFonts w:ascii="Times New Roman" w:hAnsi="Times New Roman" w:cs="Times New Roman"/>
        </w:rPr>
        <w:t xml:space="preserve"> explained that instrumental motivation, driven by practical benefits such as improved workplace communication skills, is a key factor in English language learning in professional contexts. Therefore, the perceived practical benefits of Business English play an essential role in shaping students' motivation to learn. That proves that most students are motivated to learn Business English because they realize it improves the communication skills required in the professional world.</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These results conclude that most students have a positive attitude towards the English for Business course, especially providing space to express creativity in English language learning. As many as 68.6% of respondents agreed or strongly agreed that this course supports creativity exploration, indicating their learning motivation is relatively high. Research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gPg5UvMb","properties":{"formattedCitation":"(Peng et al., 2023)","plainCitation":"(Peng et al., 2023)","dontUpdate":true,"noteIndex":0},"citationItems":[{"id":1409,"uris":["http://zotero.org/users/local/OwXL2B9h/items/VEBKP42N"],"itemData":{"id":1409,"type":"article-journal","abstract":"This study investigates the challenges encountered by vocational colleges when preparing for innovative skills competitions and proposes effective countermeasures. It highlights issues concerning students’ motivation, limited financial resources and hardware, teacher capacity limitations, inadequate reward systems, and curriculum misalignment. Through meticulous research and analysis, this paper presents practical recommendations to mitigate these challenges. Suggestions encompass strategies to enhance students’ motivation, increase financial support, provide professional development opportunities for teachers, revamp the reward system, and align the curriculum with competition requirements. By implementing these measures, vocational colleges can cultivate active student participation, elevate teaching quality, bridge the gap between education and industry demands, and equip students for success in innovative skills competitions.","container-title":"Journal of Contemporary Educational Research","DOI":"10.26689/jcer.v7i7.5071","ISSN":"2208-8474, 2208-8466","issue":"7","journalAbbreviation":"JCER","language":"en","page":"8-12","source":"DOI.org (Crossref)","title":"Enhancing Vocational Education through Innovative Skills Competitions: Challenges and Solutions","title-short":"Enhancing Vocational Education through Innovative Skills Competitions","volume":"7","author":[{"family":"Peng","given":"Fei"},{"family":"Wang","given":"Shang"},{"family":"Yan","given":"Taichu"}],"issued":{"date-parts":[["2023",7,3]]}}}],"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Peng et al. (2023)</w:t>
      </w:r>
      <w:r w:rsidRPr="00AC2975">
        <w:rPr>
          <w:rFonts w:ascii="Times New Roman" w:hAnsi="Times New Roman" w:cs="Times New Roman"/>
        </w:rPr>
        <w:fldChar w:fldCharType="end"/>
      </w:r>
      <w:r w:rsidRPr="00AC2975">
        <w:rPr>
          <w:rFonts w:ascii="Times New Roman" w:hAnsi="Times New Roman" w:cs="Times New Roman"/>
        </w:rPr>
        <w:t xml:space="preserve"> shows that encouraging creativity in vocational education can increase students' motivation and innovative skills. In this context, developing creativity through approaches that support idea exploration can strengthen students' intrinsic motivation to learn. Additionally, a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dhtYuJIy","properties":{"formattedCitation":"(Sharma &amp; Srivastava, 2019)","plainCitation":"(Sharma &amp; Srivastava, 2019)","dontUpdate":true,"noteIndex":0},"citationItems":[{"id":1408,"uris":["http://zotero.org/users/local/OwXL2B9h/items/MMFMUWXD"],"itemData":{"id":1408,"type":"article-journal","abstract":"Purpose – The higher education, universities and institutions across the world have increasingly adopted information and communication technology (ICT) as a tool for curriculum development, learning and teaching, and for administrative activities. The use of technology to facilitate learning is gaining acceptance across various educational institutions. In order to use technology in the best possible manner, it becomes essential that the teacher should be willing to accept the technology and use it for the teaching activities. Thus, the purpose of this paper is to understand the teachers’ motivation toward adopting technology in the higher education.","container-title":"Journal of Applied Research in Higher Education","DOI":"10.1108/JARHE-07-2018-0156","ISSN":"2050-7003","issue":"4","journalAbbreviation":"JARHE","language":"en","license":"https://www.emerald.com/insight/site-policies","page":"673-692","source":"DOI.org (Crossref)","title":"Teachers’ motivation to adopt technology in higher education","volume":"12","author":[{"family":"Sharma","given":"Lavina"},{"family":"Srivastava","given":"Mallika"}],"issued":{"date-parts":[["2019",8,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Sharma and Srivastava (2019)</w:t>
      </w:r>
      <w:r w:rsidRPr="00AC2975">
        <w:rPr>
          <w:rFonts w:ascii="Times New Roman" w:hAnsi="Times New Roman" w:cs="Times New Roman"/>
        </w:rPr>
        <w:fldChar w:fldCharType="end"/>
      </w:r>
      <w:r w:rsidRPr="00AC2975">
        <w:rPr>
          <w:rFonts w:ascii="Times New Roman" w:hAnsi="Times New Roman" w:cs="Times New Roman"/>
        </w:rPr>
        <w:t>highlights the importance of motivation in adopting technology for learning, indicating that high motivation can encourage students to be more active in using technology-based learning tools.</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The data show most respondents (62.9%) agreed or strongly agreed that the English for Business course helped them recognize their performance in using English. That indicates that most students have a positive attitude toward learning English for Business, as they feel supported in evaluating their English proficiency. This positive attitude also reflects intrinsic motivation among students to improve their English competence, especially in a business context. The study conducted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OhlUuC1F","properties":{"formattedCitation":"(Malik et al., 2022)","plainCitation":"(Malik et al., 2022)","dontUpdate":true,"noteIndex":0},"citationItems":[{"id":1413,"uris":["http://zotero.org/users/local/OwXL2B9h/items/I83MDQDP"],"itemData":{"id":1413,"type":"article-journal","abstract":"Market demand for employees who are proficient in English language has increased nowadays, hence, many developing countries including Malaysia has put high emphasis on their local university graduates' capabilities to master the foreign language by implementing various methods of cultivating the use of English in the university settings. Hence, the main objective of this study is to investigate the impact of English language proficiency on a student’s academic performance in the university. Previous studies conducted in this area simply focuses on either testing the results of language tests or perceptions of students themselves, but none have yet to combine both techniques in investigating the impact, especially in Malaysia. This study utilizes 300 respondents among business students from four (4) public universities in Malaysia. The results of the study suggest that on average the respondents do perceive the importance of being proficient in English in manoeuvring the academic environment in the university. The results also indicate significant effect between students’ secondary results (i.e., SPM) and English entrance exam (i.e., MUET) with students’ academic performance in the university (i.e., CGPA).","container-title":"International Journal of Education, Psychology and Counseling","DOI":"10.35631/IJEPC.747028","ISSN":"0128164X","issue":"47","journalAbbreviation":"IJEPC","language":"en","page":"327-336","source":"DOI.org (Crossref)","title":"English profeciacy among business students and its impact on academic performaNce","volume":"7","author":[{"family":"Malik","given":"Saeidah"},{"family":"Malek","given":"Mazrah"},{"family":"Saidin","given":"Saidatunur Fauzi"},{"family":"Afip","given":"Liyana Ahmad"}],"issued":{"date-parts":[["2022",9,5]]}}}],"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Malik et al. (2022)</w:t>
      </w:r>
      <w:r w:rsidRPr="00AC2975">
        <w:rPr>
          <w:rFonts w:ascii="Times New Roman" w:hAnsi="Times New Roman" w:cs="Times New Roman"/>
        </w:rPr>
        <w:fldChar w:fldCharType="end"/>
      </w:r>
      <w:r w:rsidRPr="00AC2975">
        <w:rPr>
          <w:rFonts w:ascii="Times New Roman" w:hAnsi="Times New Roman" w:cs="Times New Roman"/>
        </w:rPr>
        <w:t xml:space="preserve"> is relevant to these findings. Their research stated that students with strong English proficiency tend to perform better academically, reflecting the importance of mastering English in business education. Furthermore, a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F9ky1cy2","properties":{"formattedCitation":"(Martirosyan et al., 2015)","plainCitation":"(Martirosyan et al., 2015)","dontUpdate":true,"noteIndex":0},"citationItems":[{"id":1415,"uris":["http://zotero.org/users/local/OwXL2B9h/items/7UH9U3RJ"],"itemData":{"id":1415,"type":"article-journal","abstract":"Using an ex-post facto, non-experimental approach, this research examined the impact of English language proficiency and multilingualism on the academic performance of international students enrolled in a four-year university located in north central Louisiana in the United States. Data were collected through a self-reported questionnaire from 59 students who were in their sophomore, junior or senior year of college. Statistical analyses revealed significant differences in language proficiency and multilingualism in relation to academic performance. The highest mean GPA was evident among students who had reported high levels of self-perceived English language proficiency, and among students who spoke at least three languages.","container-title":"Journal of International Students","DOI":"10.32674/jis.v5i1.443","ISSN":"2166-3750, 2162-3104","issue":"1","journalAbbreviation":"jis","language":"en","page":"60-71","source":"DOI.org (Crossref)","title":"Impact of English Proficiency on Academic Performance of International Students","volume":"5","author":[{"family":"Martirosyan","given":"Nara M."},{"family":"Hwang","given":"Eunjin"},{"family":"Wanjohi","given":"Reubenson"}],"issued":{"date-parts":[["2015",1,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Martirosyan et al. (2015)</w:t>
      </w:r>
      <w:r w:rsidRPr="00AC2975">
        <w:rPr>
          <w:rFonts w:ascii="Times New Roman" w:hAnsi="Times New Roman" w:cs="Times New Roman"/>
        </w:rPr>
        <w:fldChar w:fldCharType="end"/>
      </w:r>
      <w:r w:rsidRPr="00AC2975">
        <w:rPr>
          <w:rFonts w:ascii="Times New Roman" w:hAnsi="Times New Roman" w:cs="Times New Roman"/>
        </w:rPr>
        <w:t xml:space="preserve"> supports this finding. The study found that international students with high levels of English proficiency tend to have higher GPAs, indicating that English proficiency positively influences their academic performance.</w:t>
      </w:r>
    </w:p>
    <w:p w:rsid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Most students show a positive attitude and strong motivation toward the English for Business course. They believe the course helps improve their communication skills, supports creativity, and allows them to recognize their English performance. That indicates that practical benefits and creative support in learning are key factors that drive students' intrinsic and instrumental motivation.</w:t>
      </w:r>
    </w:p>
    <w:p w:rsidR="00AC2975" w:rsidRPr="00AC2975" w:rsidRDefault="00AC2975" w:rsidP="00D114BF">
      <w:pPr>
        <w:pStyle w:val="Heading4"/>
        <w:numPr>
          <w:ilvl w:val="1"/>
          <w:numId w:val="5"/>
        </w:numPr>
        <w:spacing w:before="0" w:after="0" w:line="240" w:lineRule="auto"/>
        <w:rPr>
          <w:rFonts w:ascii="Times New Roman" w:hAnsi="Times New Roman" w:cs="Times New Roman"/>
          <w:sz w:val="22"/>
          <w:szCs w:val="22"/>
        </w:rPr>
      </w:pPr>
      <w:r w:rsidRPr="00AC2975">
        <w:rPr>
          <w:rFonts w:ascii="Times New Roman" w:hAnsi="Times New Roman" w:cs="Times New Roman"/>
          <w:sz w:val="22"/>
          <w:szCs w:val="22"/>
        </w:rPr>
        <w:t>Knowledge and understanding</w:t>
      </w:r>
    </w:p>
    <w:p w:rsidR="00AC2975" w:rsidRPr="00AC2975" w:rsidRDefault="00AC2975" w:rsidP="00AC2975">
      <w:pPr>
        <w:spacing w:after="0" w:line="240" w:lineRule="auto"/>
        <w:rPr>
          <w:rFonts w:ascii="Times New Roman" w:hAnsi="Times New Roman" w:cs="Times New Roman"/>
        </w:rPr>
      </w:pPr>
      <w:r w:rsidRPr="00AC2975">
        <w:rPr>
          <w:rFonts w:ascii="Times New Roman" w:hAnsi="Times New Roman" w:cs="Times New Roman"/>
          <w:b/>
        </w:rPr>
        <w:tab/>
      </w:r>
      <w:r w:rsidRPr="00AC2975">
        <w:rPr>
          <w:rFonts w:ascii="Times New Roman" w:hAnsi="Times New Roman" w:cs="Times New Roman"/>
        </w:rPr>
        <w:t xml:space="preserve">Based on the data, it can be analyzed that students' ability to understand English business texts reflects varying levels of knowledge and understanding. 42.9% of respondents felt capable of comprehending business texts, indicating that they possess basic knowledge of vocabulary and structures specific to English for Business. However, nearly half of the respondents (48.6%) chose a neutral stance, which suggests uncertainty or a lack of in-depth understanding, possibly due to limited exposure to authentic texts or insufficient practice in reading business material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WPkUDS5I","properties":{"formattedCitation":"(Bhatia &amp; Bremner, 2012; Dudley-Evans, 1998)","plainCitation":"(Bhatia &amp; Bremner, 2012; Dudley-Evans, 1998)","noteIndex":0},"citationItems":[{"id":726,"uris":["http://zotero.org/users/local/OwXL2B9h/items/YA9RL3FQ"],"itemData":{"id":726,"type":"article-journal","abstract":"The concept of Business English has undergone some major shifts in the last few years because of a number of developments, such as advances in genre theory and the coming together of English for Business Purposes and Business Communication, inspired by the realization that there is a gap to be bridged between the academy and the globalized business world. Drawing on advances in the analysis of business discourses, especially in applied genre analysis, this state-of-the-art review revisits the frameworks currently used in English for Business Purposes and Business Communication (or, more generally, Professional Communication) to suggest an integration of the two approaches for the design of English for Business Communication (EBC) programmes. The study incorporates an extensive review of much of the relevant published work in all the three areas mentioned above to identify some of the main issues in EBC, and illustrates a gradual shift in the rationale for the design and implementation of EBC programmes.","container-title":"Language Teaching","DOI":"10.1017/S0261444812000171","ISSN":"0261-4448, 1475-3049","issue":"4","journalAbbreviation":"Lang. Teach.","language":"en","license":"https://www.cambridge.org/core/terms","page":"410-445","source":"DOI.org (Crossref)","title":"English for business communication","volume":"45","author":[{"family":"Bhatia","given":"Vijay K."},{"family":"Bremner","given":"Stephen"}],"issued":{"date-parts":[["2012",10]]}}},{"id":1126,"uris":["http://zotero.org/users/local/OwXL2B9h/items/XNCZXRI4"],"itemData":{"id":1126,"type":"article-journal","language":"en","source":"Zotero","title":"An overview of ESP in the 1990s","author":[{"family":"Dudley-Evans","given":"Tony"}],"issued":{"date-parts":[["1998",1,3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Bhatia &amp; Bremner, 2012; Dudley-Evans, 1998)</w:t>
      </w:r>
      <w:r w:rsidRPr="00AC2975">
        <w:rPr>
          <w:rFonts w:ascii="Times New Roman" w:hAnsi="Times New Roman" w:cs="Times New Roman"/>
        </w:rPr>
        <w:fldChar w:fldCharType="end"/>
      </w:r>
      <w:r w:rsidRPr="00AC2975">
        <w:rPr>
          <w:rFonts w:ascii="Times New Roman" w:hAnsi="Times New Roman" w:cs="Times New Roman"/>
        </w:rPr>
        <w:t xml:space="preserve">. Meanwhile, the 8.6% who disagreed or strongly disagreed indicated a gap in basic knowledge or reading strategies, likely influenced by a lack of background in English for Specific Purposes (ESP)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LJTwIgc9","properties":{"formattedCitation":"(Hutchinson &amp; Waters, 1987)","plainCitation":"(Hutchinson &amp; Waters, 1987)","noteIndex":0},"citationItems":[{"id":1139,"uris":["http://zotero.org/users/local/OwXL2B9h/items/5BTYVZQH"],"itemData":{"id":1139,"type":"article-journal","container-title":"Cambridge University Press","DOI":"https://doi.org/10.1017/CBO9780511733031","issue":"1","language":"en","source":"Zotero","title":"English for Specific Purposes: A learning-centred approach","volume":"16","author":[{"family":"Hutchinson","given":"Tom"},{"family":"Waters","given":"Alan"}],"issued":{"date-parts":[["198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Hutchinson &amp; Waters, 1987)</w:t>
      </w:r>
      <w:r w:rsidRPr="00AC2975">
        <w:rPr>
          <w:rFonts w:ascii="Times New Roman" w:hAnsi="Times New Roman" w:cs="Times New Roman"/>
        </w:rPr>
        <w:fldChar w:fldCharType="end"/>
      </w:r>
      <w:r w:rsidRPr="00AC2975">
        <w:rPr>
          <w:rFonts w:ascii="Times New Roman" w:hAnsi="Times New Roman" w:cs="Times New Roman"/>
        </w:rPr>
        <w:t>.</w:t>
      </w:r>
    </w:p>
    <w:p w:rsidR="00AC2975" w:rsidRPr="00AC2975" w:rsidRDefault="00AC2975" w:rsidP="00AC2975">
      <w:pPr>
        <w:tabs>
          <w:tab w:val="left" w:pos="6096"/>
        </w:tabs>
        <w:spacing w:after="0" w:line="240" w:lineRule="auto"/>
        <w:rPr>
          <w:rFonts w:ascii="Times New Roman" w:hAnsi="Times New Roman" w:cs="Times New Roman"/>
        </w:rPr>
      </w:pPr>
      <w:r w:rsidRPr="00AC2975">
        <w:rPr>
          <w:rFonts w:ascii="Times New Roman" w:hAnsi="Times New Roman" w:cs="Times New Roman"/>
        </w:rPr>
        <w:t xml:space="preserve">        48.6% of students feel confident speaking in English for Business contexts such as meetings, negotiations, and presentations, indicating that nearly half of the respondents possess a basic understanding and functional knowledge of business English. However, 45.7% disagreed, reflecting limited understanding or a lack of direct experience in complex business communication situations. Business English communication requires vocabulary knowledge and pragmatic and sociolinguistic competence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r9ZIvvJJ","properties":{"formattedCitation":"(Evans, 2013)","plainCitation":"(Evans, 2013)","noteIndex":0},"citationItems":[{"id":731,"uris":["http://zotero.org/users/local/OwXL2B9h/items/N2ESPWE9"],"itemData":{"id":731,"type":"article-journal","container-title":"International Journal of Business Communication","DOI":"10.1177/0021943613487073","ISSN":"2329-4884","issue":"3","journalAbbreviation":"International Journal of Business Communication","language":"en","page":"227-252","source":"DOI.org (Crossref)","title":"Perspectives on the Use of English as a Business Lingua Franca in Hong Kong","volume":"50","author":[{"family":"Evans","given":"S."}],"issued":{"date-parts":[["2013",7,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Evans, 2013)</w:t>
      </w:r>
      <w:r w:rsidRPr="00AC2975">
        <w:rPr>
          <w:rFonts w:ascii="Times New Roman" w:hAnsi="Times New Roman" w:cs="Times New Roman"/>
        </w:rPr>
        <w:fldChar w:fldCharType="end"/>
      </w:r>
      <w:r w:rsidRPr="00AC2975">
        <w:rPr>
          <w:rFonts w:ascii="Times New Roman" w:hAnsi="Times New Roman" w:cs="Times New Roman"/>
        </w:rPr>
        <w:t xml:space="preserve">. That suggests that while some students may understand the structure and vocabulary used in business contexts, they may not fully master its application in real-life situations. As </w:t>
      </w:r>
      <w:proofErr w:type="spellStart"/>
      <w:r w:rsidRPr="00AC2975">
        <w:rPr>
          <w:rFonts w:ascii="Times New Roman" w:hAnsi="Times New Roman" w:cs="Times New Roman"/>
        </w:rPr>
        <w:t>Basturkmen</w:t>
      </w:r>
      <w:proofErr w:type="spellEnd"/>
      <w:r w:rsidRPr="00AC2975">
        <w:rPr>
          <w:rFonts w:ascii="Times New Roman" w:hAnsi="Times New Roman" w:cs="Times New Roman"/>
        </w:rPr>
        <w:t xml:space="preserve"> (2010) explains, understanding English for Specific Purposes (ESP), including English for Business, involves comprehending context, communication goals, and the norms of professional interaction.</w:t>
      </w:r>
    </w:p>
    <w:p w:rsidR="00AC2975" w:rsidRPr="00AC2975" w:rsidRDefault="00AC2975" w:rsidP="00AC2975">
      <w:pPr>
        <w:tabs>
          <w:tab w:val="left" w:pos="6096"/>
        </w:tabs>
        <w:spacing w:after="0" w:line="240" w:lineRule="auto"/>
        <w:rPr>
          <w:rFonts w:ascii="Times New Roman" w:hAnsi="Times New Roman" w:cs="Times New Roman"/>
        </w:rPr>
      </w:pPr>
      <w:r w:rsidRPr="00AC2975">
        <w:rPr>
          <w:rFonts w:ascii="Times New Roman" w:hAnsi="Times New Roman" w:cs="Times New Roman"/>
        </w:rPr>
        <w:t xml:space="preserve">          Students' confidence in writing within Business English may reflect their knowledge and understanding of professional writing genres such as emails, reports, and proposals. The high percentage of respondents who agreed (57.1%) indicates that most students understand the structure and style of business writing. </w:t>
      </w:r>
    </w:p>
    <w:p w:rsidR="00AC2975" w:rsidRPr="00AC2975" w:rsidRDefault="00063D73" w:rsidP="00D114BF">
      <w:pPr>
        <w:pStyle w:val="Heading4"/>
        <w:numPr>
          <w:ilvl w:val="1"/>
          <w:numId w:val="5"/>
        </w:numPr>
        <w:spacing w:before="0" w:after="0" w:line="240" w:lineRule="auto"/>
        <w:rPr>
          <w:rFonts w:ascii="Times New Roman" w:hAnsi="Times New Roman" w:cs="Times New Roman"/>
          <w:sz w:val="22"/>
          <w:szCs w:val="22"/>
        </w:rPr>
      </w:pPr>
      <w:r>
        <w:rPr>
          <w:rFonts w:ascii="Times New Roman" w:hAnsi="Times New Roman" w:cs="Times New Roman"/>
          <w:sz w:val="22"/>
          <w:szCs w:val="22"/>
        </w:rPr>
        <w:lastRenderedPageBreak/>
        <w:t>Challenges</w:t>
      </w:r>
    </w:p>
    <w:p w:rsidR="00AC2975" w:rsidRPr="00AC2975" w:rsidRDefault="00AB3891" w:rsidP="00AC2975">
      <w:pPr>
        <w:spacing w:after="0" w:line="240" w:lineRule="auto"/>
        <w:ind w:firstLine="720"/>
        <w:rPr>
          <w:rFonts w:ascii="Times New Roman" w:hAnsi="Times New Roman" w:cs="Times New Roman"/>
        </w:rPr>
      </w:pPr>
      <w:r>
        <w:rPr>
          <w:rFonts w:ascii="Times New Roman" w:hAnsi="Times New Roman" w:cs="Times New Roman"/>
        </w:rPr>
        <w:t>One of the challenges</w:t>
      </w:r>
      <w:bookmarkStart w:id="4" w:name="_GoBack"/>
      <w:bookmarkEnd w:id="4"/>
      <w:r w:rsidR="00AC2975" w:rsidRPr="00AC2975">
        <w:rPr>
          <w:rFonts w:ascii="Times New Roman" w:hAnsi="Times New Roman" w:cs="Times New Roman"/>
        </w:rPr>
        <w:t xml:space="preserve"> students face in learning Business English material is the challenging level of the content. Based on the research findings, 65.7% of respondents agreed or strongly agreed that the English for Business course materials are challenging. That indicates that most students experience difficulties in understanding business terms and concepts in English, which often differ from </w:t>
      </w:r>
      <w:proofErr w:type="spellStart"/>
      <w:r w:rsidR="00AC2975" w:rsidRPr="00AC2975">
        <w:rPr>
          <w:rFonts w:ascii="Times New Roman" w:hAnsi="Times New Roman" w:cs="Times New Roman"/>
        </w:rPr>
        <w:t>everyday</w:t>
      </w:r>
      <w:proofErr w:type="spellEnd"/>
      <w:r w:rsidR="00AC2975" w:rsidRPr="00AC2975">
        <w:rPr>
          <w:rFonts w:ascii="Times New Roman" w:hAnsi="Times New Roman" w:cs="Times New Roman"/>
        </w:rPr>
        <w:t xml:space="preserve"> or general academic language. 28.6% of respondents were neutral, which may suggest that they are still adjusting or experiencing moderate difficulty. Meanwhile, only 5.8% felt the material was not challenging, indicating that this obstacle is significant for most students. Challenges in understanding Business English materials may stem from limited business vocabulary, the distinctive formal language style, and a lack of experience in real business contexts (Ellis &amp; Johnson, 1994).</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Recent studies support these findings. A surve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pcMV4H7n","properties":{"formattedCitation":"(Alharbi, 2022)","plainCitation":"(Alharbi, 2022)","dontUpdate":true,"noteIndex":0},"citationItems":[{"id":807,"uris":["http://zotero.org/users/local/OwXL2B9h/items/C5P8F2RK"],"itemData":{"id":807,"type":"article-journal","abstract":"English for specific purposes (ESP) is intrinsically a studentcentered subject. Learners’ perspectives are the fundamental determinants of the learning outcomes of ESP students. Research shows that the distinction between ‘General English’ and ESP is that the latter focuses on understanding the learners’ wants, needs, and necessities. To address this gap in the literature, this paper undertakes an exploratory, mixed-methods study of 120 senior, ESP Saudi Business and Management college students, with the objective of formulating strategies for improving ESP programs to enhance students’ employability. The participants’ perceptions regarding the importance of Business English in preparing them for the job market, along with a self-assessment of their language needs, were gathered via a 16-item close-ended questionnaire, followed by interviews with some students. The results indicate that senior college students are fully aware of their language needs and can make decisions regarding the particular language skills that are needed for their own success in the job market. The results also show that students hold very positive attitudes towards Business English and believe that success in the job market is dependent on proper and adequate Business English provision at college level.","container-title":"International Journal of Learning, Teaching and Educational Research","DOI":"10.26803/ijlter.21.12.4","ISSN":"16942493, 16942116","issue":"12","journalAbbreviation":"IJLTER","language":"en","page":"65-87","source":"DOI.org (Crossref)","title":"Students' perceptions and challenges in learning business english: understanding students’ needs and job market requirements","title-short":"Students' Perceptions and Challenges in Learning Business English","volume":"21","author":[{"family":"Alharbi","given":"Wael"}],"issued":{"date-parts":[["2022",12,3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lharbi (2022)</w:t>
      </w:r>
      <w:r w:rsidRPr="00AC2975">
        <w:rPr>
          <w:rFonts w:ascii="Times New Roman" w:hAnsi="Times New Roman" w:cs="Times New Roman"/>
        </w:rPr>
        <w:fldChar w:fldCharType="end"/>
      </w:r>
      <w:r w:rsidRPr="00AC2975">
        <w:rPr>
          <w:rFonts w:ascii="Times New Roman" w:hAnsi="Times New Roman" w:cs="Times New Roman"/>
        </w:rPr>
        <w:t xml:space="preserve"> shows that students acknowledge the importance of mastering Business English for job readiness; however, they face challenges in comprehending complex business texts and lack practical experience. The study by </w:t>
      </w:r>
      <w:proofErr w:type="spellStart"/>
      <w:r w:rsidRPr="00AC2975">
        <w:rPr>
          <w:rFonts w:ascii="Times New Roman" w:hAnsi="Times New Roman" w:cs="Times New Roman"/>
        </w:rPr>
        <w:t>Ngan</w:t>
      </w:r>
      <w:proofErr w:type="spellEnd"/>
      <w:r w:rsidRPr="00AC2975">
        <w:rPr>
          <w:rFonts w:ascii="Times New Roman" w:hAnsi="Times New Roman" w:cs="Times New Roman"/>
        </w:rPr>
        <w:t xml:space="preserve"> and Chi (2023) revealed that EFL students struggle to learn Business English material due to limited vocabulary, poor time management, and insufficient background knowledge. Based on the findings, it can be concluded that most students face difficulties in understanding Business English materials, most likely due to the high level of complexity. These difficulties are primarily related to limited business vocabulary, a distinctive formal language style, and the lack of real-world business experience. Although a few students reported feeling neutral or did not encounter significant difficulties, most acknowledged that the material is challenging and requires a more in-depth and contextualized instructional approach.</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In addition to material-related obstacles students face in learning Business English, there are still difficulties in writing business documents such as emails, reports, and proposal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LI06D36W","properties":{"formattedCitation":"(Isma et al., 2024)","plainCitation":"(Isma et al., 2024)","noteIndex":0},"citationItems":[{"id":1363,"uris":["http://zotero.org/users/local/OwXL2B9h/items/UYXNDMKE"],"itemData":{"id":1363,"type":"article-journal","abstract":"This study aims to identify the common writing errors made by college students in business English writing and investigate the contributing factors. The study employed a mixed-method approach to comprehensively analyze writing errors in the business English context. The research population comprised college students enrolled in Writing for Business Communication courses at Universitas Sulawesi Barat, with a sample of 100 students majoring in English education. The findings highlighted content errors, organization challenges, vocabulary issues, language use discrepancies, and mechanics errors in their writing. The most common errors encompassed grammatical errors in language use (48%), errors in conveying business messages in content (45%), and document structural errors in organization (38%). Moreover, the study identified several significant factors contributing to these writing errors, including a lack of practice, a limited understanding of business concepts, resource limitations, inadequate feedback, and time constraints. This study underscores the importance of addressing these specific writing challenges in business English education, offering insights for educators to develop targeted strategies and materials. It also contributes to the broader field by highlighting the unique errors within business English writing and emphasizing the need for specialized instruction. Ultimately, this research informs both pedagogical approaches and students' preparation for future careers in the globalized business environment.","container-title":"Research and Innovation in Applied Linguistics-Electronic Journal","DOI":"10.31963/rial.v2i2.4446","ISSN":"2964-5344","issue":"2","journalAbbreviation":"RIAL","language":"en","license":"http://creativecommons.org/licenses/by-nc-sa/4.0","page":"79","source":"DOI.org (Crossref)","title":"Examining University Students' Business English Writing Performance: Frequent Errors and Pitfalls","title-short":"Examining University Students' Business English Writing Performance","volume":"2","author":[{"family":"Isma","given":"Adi"},{"family":"Putri","given":"Andi Mega Januarti"},{"family":"Sardi","given":"Ahmed"}],"issued":{"date-parts":[["2024",8,1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Isma et al., 2024)</w:t>
      </w:r>
      <w:r w:rsidRPr="00AC2975">
        <w:rPr>
          <w:rFonts w:ascii="Times New Roman" w:hAnsi="Times New Roman" w:cs="Times New Roman"/>
        </w:rPr>
        <w:fldChar w:fldCharType="end"/>
      </w:r>
      <w:r w:rsidRPr="00AC2975">
        <w:rPr>
          <w:rFonts w:ascii="Times New Roman" w:hAnsi="Times New Roman" w:cs="Times New Roman"/>
        </w:rPr>
        <w:t xml:space="preserve">. However, more participants felt less constrained when writing formal documents. Based on the data, 28.5% of respondents agreed or strongly agreed that writing business documents is a challenge for them. That indicates that some students struggle to master the format, formal language, and structure required in professional contexts. A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ewgPagiF","properties":{"formattedCitation":"(Isma et al., 2024)","plainCitation":"(Isma et al., 2024)","dontUpdate":true,"noteIndex":0},"citationItems":[{"id":1363,"uris":["http://zotero.org/users/local/OwXL2B9h/items/UYXNDMKE"],"itemData":{"id":1363,"type":"article-journal","abstract":"This study aims to identify the common writing errors made by college students in business English writing and investigate the contributing factors. The study employed a mixed-method approach to comprehensively analyze writing errors in the business English context. The research population comprised college students enrolled in Writing for Business Communication courses at Universitas Sulawesi Barat, with a sample of 100 students majoring in English education. The findings highlighted content errors, organization challenges, vocabulary issues, language use discrepancies, and mechanics errors in their writing. The most common errors encompassed grammatical errors in language use (48%), errors in conveying business messages in content (45%), and document structural errors in organization (38%). Moreover, the study identified several significant factors contributing to these writing errors, including a lack of practice, a limited understanding of business concepts, resource limitations, inadequate feedback, and time constraints. This study underscores the importance of addressing these specific writing challenges in business English education, offering insights for educators to develop targeted strategies and materials. It also contributes to the broader field by highlighting the unique errors within business English writing and emphasizing the need for specialized instruction. Ultimately, this research informs both pedagogical approaches and students' preparation for future careers in the globalized business environment.","container-title":"Research and Innovation in Applied Linguistics-Electronic Journal","DOI":"10.31963/rial.v2i2.4446","ISSN":"2964-5344","issue":"2","journalAbbreviation":"RIAL","language":"en","license":"http://creativecommons.org/licenses/by-nc-sa/4.0","page":"79","source":"DOI.org (Crossref)","title":"Examining University Students' Business English Writing Performance: Frequent Errors and Pitfalls","title-short":"Examining University Students' Business English Writing Performance","volume":"2","author":[{"family":"Isma","given":"Adi"},{"family":"Putri","given":"Andi Mega Januarti"},{"family":"Sardi","given":"Ahmed"}],"issued":{"date-parts":[["2024",8,1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Isma et al. (2024)</w:t>
      </w:r>
      <w:r w:rsidRPr="00AC2975">
        <w:rPr>
          <w:rFonts w:ascii="Times New Roman" w:hAnsi="Times New Roman" w:cs="Times New Roman"/>
        </w:rPr>
        <w:fldChar w:fldCharType="end"/>
      </w:r>
      <w:r w:rsidRPr="00AC2975">
        <w:rPr>
          <w:rFonts w:ascii="Times New Roman" w:hAnsi="Times New Roman" w:cs="Times New Roman"/>
        </w:rPr>
        <w:t xml:space="preserve"> identified three common errors in business writing: grammatical errors (48%), ineffective message delivery (45%), and document structure issues (38%). That aligns with the findings of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guTBNBqp","properties":{"formattedCitation":"(Ngarsou, 2022)","plainCitation":"(Ngarsou, 2022)","dontUpdate":true,"noteIndex":0},"citationItems":[{"id":1376,"uris":["http://zotero.org/users/local/OwXL2B9h/items/UQCX3JHM"],"itemData":{"id":1376,"type":"article-journal","abstract":"This paper set to carry out an experimental study on ten students who were randomly selected and divided into two groups: control group (CG) and treatment group (TG). After being taught, the control group was asked to write a composition. The treatment group was also asked to write a composition on the same topic. This paper then compared their results. The findings in the study of the control group indicated that the most common errors committed by the learners were spelling errors which recorded the highest percentage with 24.24%, followed by word choice errors with 15.15%, and adjective related errors having 12.12%. Finally, this article indicates that the writing of learners of English as a foreign language was not free from errors even though they were appropriately taught.","container-title":"English Studies at NBU","DOI":"10.33919/esnbu.22.2.8","ISSN":"2367-8704, 2367-5705","issue":"2","journalAbbreviation":"ESNBU","language":"en","page":"289-300","source":"DOI.org (Crossref)","title":"Analysis of EFL students’ Errors in Writing at the Higher Teachers’ Training College of N’Djamena","volume":"8","author":[{"family":"Ngarsou","given":"Voudina"}],"issued":{"date-parts":[["2022",12,2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Ngarsou (2022)</w:t>
      </w:r>
      <w:r w:rsidRPr="00AC2975">
        <w:rPr>
          <w:rFonts w:ascii="Times New Roman" w:hAnsi="Times New Roman" w:cs="Times New Roman"/>
        </w:rPr>
        <w:fldChar w:fldCharType="end"/>
      </w:r>
      <w:r w:rsidRPr="00AC2975">
        <w:rPr>
          <w:rFonts w:ascii="Times New Roman" w:hAnsi="Times New Roman" w:cs="Times New Roman"/>
        </w:rPr>
        <w:t>, who identified the most frequent writing errors among EFL learners as spelling (24.24%), word choice (15.15%), and adjective usage (12.12%).</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The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QwcZqyJv","properties":{"formattedCitation":"(Jawad &amp; Mansour, 2021)","plainCitation":"(Jawad &amp; Mansour, 2021)","dontUpdate":true,"noteIndex":0},"citationItems":[{"id":1381,"uris":["http://zotero.org/users/local/OwXL2B9h/items/DHTNNBLD"],"itemData":{"id":1381,"type":"article-journal","abstract":"This study focuses on an exploration of grammatical errors in written English of Libyan EFL students with special reference to Arabic as their first language. One of the most important factors that negatively affect EFL students' writing is grammatical errors. Several studies have looked at grammatical errors made by learners of English as a foreign language. Some studies have reported that L1 interference has been indicated as an important factor in the commission of such errors. The current study explores the phenomenon of EFL learners making grammatical errors. It also examines whether the time spent learning English and using English in daily life positively affects a student's writing (fewer grammatical errors appear). In addition, it examines whether first language interference leads to errors by Arab learners in particular. Data was collected from 30 EFL participants studying in Faculty of Arts and Sciences Kufrah- Benghazi University by writing an essay, in English, about the students themselves, their families, and the cities where they live in. The subjects also answered a Grammar Recognition Test. The results of this study indicated that the subjects made 205 errors in 10 different grammatical areas, the highest number of errors found in using articles, the second was word/verb form errors, whereas the third was preposition-related errors. Furthermore, errors of active and passive voice, plural, word order, tense, 3rd person morpheme, and copula “be”. The analysis of these results indicated that the appearance of these errors was more common among learners who have less time learning the language as well as who use the language less in their daily life. Furthermore, the results also revealed that Arab EFL learners tend to translate directly from Arabic to English; in this case, L1 interference appears to be a reason for committing grammatical errors by the Arabs. Moreover, students 'lack of competence in English plays an important role in such an occurrence. The study concludes by giving some suggestions for teaching grammar and reducing the occurrence of errors in this area.","container-title":"Journal of World Englishes and Educational Practices","DOI":"10.32996/jweep.2021.3.7.2","ISSN":"2707-7586","issue":"7","journalAbbreviation":"JWEEP","language":"en","license":"https://creativecommons.org/licenses/by/4.0/","page":"07-25","source":"DOI.org (Crossref)","title":"An Exploration of Grammatical Errors in Written English of Libyan EFL Students with Special Reference to Arabic as their First-Language","volume":"3","author":[{"family":"Jawad","given":"Ahmed Sanoussi Himeda Al"},{"family":"Mansour","given":"Asma Abdalrahman"}],"issued":{"date-parts":[["2021",7,3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Jawad and Mansour (2021)</w:t>
      </w:r>
      <w:r w:rsidRPr="00AC2975">
        <w:rPr>
          <w:rFonts w:ascii="Times New Roman" w:hAnsi="Times New Roman" w:cs="Times New Roman"/>
        </w:rPr>
        <w:fldChar w:fldCharType="end"/>
      </w:r>
      <w:r w:rsidRPr="00AC2975">
        <w:rPr>
          <w:rFonts w:ascii="Times New Roman" w:hAnsi="Times New Roman" w:cs="Times New Roman"/>
        </w:rPr>
        <w:t xml:space="preserve"> examined grammatical errors in the writing of Libyan EFL students and found that those with limited exposure to English tended to make more errors, likely due to direct translation from Arabic. In another stud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yD1Nosam","properties":{"formattedCitation":"(Omar &amp; Barzani, 2022)","plainCitation":"(Omar &amp; Barzani, 2022)","dontUpdate":true,"noteIndex":0},"citationItems":[{"id":1371,"uris":["http://zotero.org/users/local/OwXL2B9h/items/UD52DBVQ"],"itemData":{"id":1371,"type":"article-journal","abstract":"The purpose of this study was to identify, characterize, and evaluate writing errors made by Kurdish EFL students at Cihan University in Duhok, Kurdistan Region of Iraq. In the study, 37 third-year students from the English language department participated. The primary data collection instrument was the students' response sheets for the poetry midterm exam. The errors were first diagnosed and classified into several categories. According to the findings of this study, eight types of writing errors were committed by the participants which were spelling, punctuation, grammar, capitalization, prepositions, verb misuse, and pronoun misuse. The findings of this study also revealed that the most common errors committed by the Kurdish learners were punctuation and capitalization. Such results are important for EFL teachers because they encourage them to pay careful attention to their students' writing errors and utilize them as pedagogical guidelines while designing activities.","container-title":"International Journal of Social Sciences &amp; Educational Studies","DOI":"10.23918/ijsses.v9i2p256","ISSN":"24091294, 25200968","issue":"2","journalAbbreviation":"IJSSES","language":"en","source":"DOI.org (Crossref)","title":"English Writing Errors of Kurdish EFL Undergraduates: An Error Analysis","title-short":"English Writing Errors of Kurdish EFL Undergraduates","URL":"https://ijsses.tiu.edu.iq/index.php/ijsses/article/view/251","volume":"9","author":[{"family":"Omar","given":"Fouad Rashid"},{"family":"Barzani","given":"Sami Hussein Hakeem"}],"accessed":{"date-parts":[["2025",5,20]]},"issued":{"date-parts":[["2022"]]}}}],"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Omar and Barzani (2022)</w:t>
      </w:r>
      <w:r w:rsidRPr="00AC2975">
        <w:rPr>
          <w:rFonts w:ascii="Times New Roman" w:hAnsi="Times New Roman" w:cs="Times New Roman"/>
        </w:rPr>
        <w:fldChar w:fldCharType="end"/>
      </w:r>
      <w:r w:rsidRPr="00AC2975">
        <w:rPr>
          <w:rFonts w:ascii="Times New Roman" w:hAnsi="Times New Roman" w:cs="Times New Roman"/>
        </w:rPr>
        <w:t xml:space="preserve"> and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3q5pnHem","properties":{"formattedCitation":"(Antonio &amp; Briones, 2022)","plainCitation":"(Antonio &amp; Briones, 2022)","dontUpdate":true,"noteIndex":0},"citationItems":[{"id":1375,"uris":["http://zotero.org/users/local/OwXL2B9h/items/BMA23WGM"],"itemData":{"id":1375,"type":"article-journal","abstract":"Business writing has a standard way of writing and formality in communication, this space for clearer and concise communication should be evident in the letter, otherwise, it shall create miscommunication and confusion. Thus, a level of students’ learning in terms of the knowledge of format and content should be mastered by the learners. The study analyzed the Linguistics Errors and Skill-Competency in Business Letter Writing of student-leaders in College of Education in University of Nueva Caceres. This study sought identify kind of letters archived in the College of Education; determine the Linguistics Errors of College of Education students in Business Writing in terms of Mechanical, Morphological, Lexical, and Syntactic; recognize the Level of Competency in Business Writing Skills of College of Education students in terms of Format, and Content; and establish the relationship of the Linguistic Error and the Level of Competency in Business Writing Skills of the College of Education students. The Letter request is the common letters submitted in the office; The students are committing errors particularly in the Punctuations, Sentence Structures, and Word Choice. Thus, should learn and relearn the important concepts in the business letter writing format and content.","container-title":"Journal of English Education and Linguistics","DOI":"10.56874/jeel.v3i1.810","ISSN":"2721-8236, 2722-2667","issue":"1","journalAbbreviation":"JEEL","language":"en","page":"64-84","source":"DOI.org (Crossref)","title":"Linguistic Errors and Skill-Competency of Students in Writing Business Letters","volume":"3","author":[{"family":"Antonio","given":"Joemar"},{"family":"Briones","given":"Melvi"}],"issued":{"date-parts":[["2022",6,18]]}}}],"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ntonio and Briones (2022)</w:t>
      </w:r>
      <w:r w:rsidRPr="00AC2975">
        <w:rPr>
          <w:rFonts w:ascii="Times New Roman" w:hAnsi="Times New Roman" w:cs="Times New Roman"/>
        </w:rPr>
        <w:fldChar w:fldCharType="end"/>
      </w:r>
      <w:r w:rsidRPr="00AC2975">
        <w:rPr>
          <w:rFonts w:ascii="Times New Roman" w:hAnsi="Times New Roman" w:cs="Times New Roman"/>
        </w:rPr>
        <w:t xml:space="preserve"> identified eight writing errors students made, including spelling, punctuation, grammar, capitalization, prepositions, incorrect verb usage, and pronoun errors. Among these, punctuation and capitalization errors were the most frequently observed. Therefore, it can be concluded that students perceive writing business documents as challenging. This difficulty is caused by common errors such as grammatical mistakes, ineffective message delivery, and improper document structure. These issues are most likely influenced by limited exposure to English and the tendency to translate directly from their native language into English.</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 Besides two previously mentioned obstacles, a lack of confidence when speaking in business situations also emerges as a significant barrier to learning Business English. This finding indicates that most students struggle with professional oral communication skills. Consequently, a lack of confidence can be a crucial inhibiting factor in developing speaking abilities within business contex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74cUWTc5","properties":{"formattedCitation":"(Arslanta\\uc0\\u351{}\\uc0\\u305{} &amp; Tokel, 2018)","plainCitation":"(Arslantaşı &amp; Tokel, 2018)","noteIndex":0},"citationItems":[{"id":1450,"uris":["http://zotero.org/users/local/OwXL2B9h/items/CKTEBLVF"],"itemData":{"id":1450,"type":"article-journal","abstract":"This study investigated the contribution of task-based language learning in a 3D virtual world to anxiety, motivation, and self-confidence. The participants were Middle East Technical University preparatory students speaking English as a foreign language, and the 3D environment selected was Second Life, an online virtual world with a global user base. The results demonstrated the effectiveness of task-based language learning in the virtual environment, which had a positive impact on students. Findings suggest that students’ experiences in Second Life provided them with increased motivation and self-confidence, helping them overcome anxiety related to speaking English.","container-title":"Kastamonu Üniversitesi Kastamonu Eğitim Dergisi","DOI":"10.24106/kefdergi.363889","ISSN":"1300-8811","language":"en","page":"1-15","source":"DOI.org (Crossref)","title":"Second Life Ortaminda Görev Temelli Dil Eğitimi Etkinliklerinde Öğrencilerin İngilizce Konuşmaya Yönelik Endişe, Güdülenme ve Özgüvenleri","author":[{"family":"Arslantaşı","given":"Kamalı Tuğba"},{"family":"Tokel","given":"Saniye Tuğba"}],"issued":{"date-parts":[["2018",3,15]]}}}],"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rslantaşı &amp; Tokel, 2018)</w:t>
      </w:r>
      <w:r w:rsidRPr="00AC2975">
        <w:rPr>
          <w:rFonts w:ascii="Times New Roman" w:hAnsi="Times New Roman" w:cs="Times New Roman"/>
        </w:rPr>
        <w:fldChar w:fldCharType="end"/>
      </w:r>
      <w:r w:rsidRPr="00AC2975">
        <w:rPr>
          <w:rFonts w:ascii="Times New Roman" w:hAnsi="Times New Roman" w:cs="Times New Roman"/>
        </w:rPr>
        <w:t xml:space="preserve">. Several factors can influence learners' confidence in conducting business communication in English. That has become a significant obstacle for students learning business communication as part of English as a Foreign Language. </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 A study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Yn23uHP5","properties":{"formattedCitation":"(Abrar et al., 2024)","plainCitation":"(Abrar et al., 2024)","dontUpdate":true,"noteIndex":0},"citationItems":[{"id":1383,"uris":["http://zotero.org/users/local/OwXL2B9h/items/YLZIR4Z8"],"itemData":{"id":1383,"type":"article-journal","abstract":"The purposes of this qualitative inquiry were to explore EFL learners’ challenges in online speaking and their strategies in overcoming the challenges. To collect the data, semi-structured interviews and audio diarywere employe to 12 EFL learners who voluntarily participated in the study. Based on data analysis, four interrelated themes and sub-themes about EFL learners’ challenges in online speaking classes were identified, such as internet and technology related issues (poor connection and lack of technological knowledge); linguistic issues (limited vocabulary, lack of grammatical knowledge, ﬂuency and pronunciation problem); psychological issues (anxiety, low motivation and insecure); and learning proponents (lack of topical knowledge and unsupportive peers). To overcome those encountered challenges, EFL learners used several strategies, including self-management (self-practice and being well-prepared); help from others (having discussions with friends and asking the lecturers); and technological support (taking advantage of entertainment platforms and language applications).","container-title":"Jurnal Kependidikan Penelitian Inovasi Pembelajaran","DOI":"10.21831/jk.v8i2.52311","ISSN":"2580-5533, 2580-5525","issue":"2","journalAbbreviation":"JK","language":"en","license":"http://creativecommons.org/licenses/by-sa/4.0","source":"DOI.org (Crossref)","title":"EFL learners’ challenges to speak English in online speaking classes","URL":"http://journal.uny.ac.id/index.php/jk/article/view/52311","volume":"8","author":[{"family":"Abrar","given":"Mukhlash"},{"family":"Fajaryani","given":"Nunung"},{"family":"Masbirorotni","given":"Masbirorotni"},{"family":"Gustin","given":"Resi Amalia"},{"family":"Ningsih","given":"Ananda Wahyu"}],"accessed":{"date-parts":[["2025",5,20]]},"issued":{"date-parts":[["2024",11,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brar et al. (2024)</w:t>
      </w:r>
      <w:r w:rsidRPr="00AC2975">
        <w:rPr>
          <w:rFonts w:ascii="Times New Roman" w:hAnsi="Times New Roman" w:cs="Times New Roman"/>
        </w:rPr>
        <w:fldChar w:fldCharType="end"/>
      </w:r>
      <w:r w:rsidRPr="00AC2975">
        <w:rPr>
          <w:rFonts w:ascii="Times New Roman" w:hAnsi="Times New Roman" w:cs="Times New Roman"/>
        </w:rPr>
        <w:t xml:space="preserve"> identified several key challenges, including limited vocabulary, pronunciation issues, speaking anxiety, and a lack of topical knowledge. These factors directly impact learners' confidence and fluency in professional communication. Furthermore, the study conducted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A6yg9YSY","properties":{"formattedCitation":"(A. Rahman et al., 2024)","plainCitation":"(A. Rahman et al., 2024)","dontUpdate":true,"noteIndex":0},"citationItems":[{"id":1399,"uris":["http://zotero.org/users/local/OwXL2B9h/items/EHDNJPZY"],"itemData":{"id":1399,"type":"article-journal","abstract":"Speaking English can be something very challenging, including for students. This research aims to reveal the challenges experienced by students regarding English speaking activities. This research involved three participants from Abdul Chalim University. This research uses descriptive qualitative research methods and research data is collected through interviews and observation. The results of this research show that there are three main challenges in speaking English for students. The first is Lack of English-Speaking Environment. The second is Uncertainty in Pronunciation and Grammar. The third is Lack of Confidence. This research holds significance in understanding the challenges of English speaking among university students and contributes to the development of more effective educational solutions. However, this research has limitations in the number and variety of research participants. Therefore, it is recommended for future research to conduct similar research by increasing the number and variety of research participants.","container-title":"JET ADI BUANA","DOI":"10.36456/jet.v9.n01.2024.8763","ISSN":"2614-4050, 2502-2121","issue":"01","journalAbbreviation":"JET ADI BUANA","language":"en","license":"https://creativecommons.org/licenses/by/4.0","page":"13-27","source":"DOI.org (Crossref)","title":"University Students’ Perspective on English Speaking Challenges: A Descriptive Study","title-short":"University Students’ Perspective on English Speaking Challenges","volume":"9","author":[{"family":"Rahman","given":"Aulliya’"},{"family":"Hamid","given":"Muhammad"},{"family":"Farich Hizbana","given":"Achmad"},{"family":"Halik","given":"Nurdin"},{"family":"Budianto","given":"Lestari"}],"issued":{"date-parts":[["2024",4,3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 Rahman et al., 2024)</w:t>
      </w:r>
      <w:r w:rsidRPr="00AC2975">
        <w:rPr>
          <w:rFonts w:ascii="Times New Roman" w:hAnsi="Times New Roman" w:cs="Times New Roman"/>
        </w:rPr>
        <w:fldChar w:fldCharType="end"/>
      </w:r>
      <w:r w:rsidRPr="00AC2975">
        <w:rPr>
          <w:rFonts w:ascii="Times New Roman" w:hAnsi="Times New Roman" w:cs="Times New Roman"/>
        </w:rPr>
        <w:t xml:space="preserve"> identifies three primary challenges faced by university students in English-speaking skills: the lack of an English-speaking environment, uncertainty in pronunciation and grammar, and low levels of self-confidence. These factors significantly impact students' ability to communicate effectively in academic and professional contexts. So, lack of confidence is a significant barrier to learning Business </w:t>
      </w:r>
      <w:r w:rsidRPr="00AC2975">
        <w:rPr>
          <w:rFonts w:ascii="Times New Roman" w:hAnsi="Times New Roman" w:cs="Times New Roman"/>
        </w:rPr>
        <w:lastRenderedPageBreak/>
        <w:t>English, especially in speaking. Issues such as limited vocabulary, pronunciation difficulties, anxiety, and the absence of an English-speaking environment worsen students' challenges in professional communication.</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Therefore, it can be concluded that students face two major obstacles in learning Business English: Difficulties in writing business documents, and a lack of confidence in speaking professionally. Most students struggle to comprehend complex business terms and concepts due to limited vocabulary and insufficient real-world experience. Additionally, writing business documents such as emails and reports poses challenges due to grammatical errors, ineffective message delivery, and improper structure. Lack of confidence in speaking, often caused by anxiety, pronunciation issues, and limited speaking environments, also significantly hinders students' communicative competence.</w:t>
      </w:r>
    </w:p>
    <w:p w:rsidR="004A26CD" w:rsidRPr="00AC2975" w:rsidRDefault="004A26CD" w:rsidP="002B7988">
      <w:pPr>
        <w:spacing w:after="0" w:line="240" w:lineRule="auto"/>
        <w:rPr>
          <w:rFonts w:ascii="Times New Roman" w:hAnsi="Times New Roman" w:cs="Times New Roman"/>
        </w:rPr>
      </w:pPr>
    </w:p>
    <w:p w:rsidR="00AC2975" w:rsidRPr="00AC2975" w:rsidRDefault="00AC2975" w:rsidP="00D114BF">
      <w:pPr>
        <w:pStyle w:val="Heading3"/>
        <w:numPr>
          <w:ilvl w:val="0"/>
          <w:numId w:val="5"/>
        </w:numPr>
        <w:spacing w:before="0" w:after="0" w:line="240" w:lineRule="auto"/>
        <w:rPr>
          <w:rFonts w:ascii="Times New Roman" w:hAnsi="Times New Roman" w:cs="Times New Roman"/>
          <w:sz w:val="22"/>
          <w:szCs w:val="22"/>
        </w:rPr>
      </w:pPr>
      <w:bookmarkStart w:id="5" w:name="_Toc200995962"/>
      <w:bookmarkStart w:id="6" w:name="_Toc203358515"/>
      <w:r w:rsidRPr="00AC2975">
        <w:rPr>
          <w:rFonts w:ascii="Times New Roman" w:hAnsi="Times New Roman" w:cs="Times New Roman"/>
          <w:sz w:val="22"/>
          <w:szCs w:val="22"/>
        </w:rPr>
        <w:t xml:space="preserve">English education students' challenges of </w:t>
      </w:r>
      <w:r w:rsidR="00750900" w:rsidRPr="00AC2975">
        <w:rPr>
          <w:rFonts w:ascii="Times New Roman" w:hAnsi="Times New Roman" w:cs="Times New Roman"/>
          <w:sz w:val="22"/>
          <w:szCs w:val="22"/>
        </w:rPr>
        <w:t>English</w:t>
      </w:r>
      <w:r w:rsidRPr="00AC2975">
        <w:rPr>
          <w:rFonts w:ascii="Times New Roman" w:hAnsi="Times New Roman" w:cs="Times New Roman"/>
          <w:sz w:val="22"/>
          <w:szCs w:val="22"/>
        </w:rPr>
        <w:t xml:space="preserve"> for business course</w:t>
      </w:r>
      <w:bookmarkEnd w:id="5"/>
      <w:bookmarkEnd w:id="6"/>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English for Business is one area of English language learning that presents its complexity, particularly for learners who are not yet familiar with professional contexts. Unlike general English used in everyday situations, English for Business requires mastery of technical vocabulary, formal sentence structures, and the ability to communicate accurately and efficiently in multicultural workplace environmen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YSULp4mH","properties":{"formattedCitation":"(Nickerson, 2005)","plainCitation":"(Nickerson, 2005)","noteIndex":0},"citationItems":[{"id":1428,"uris":["http://zotero.org/users/local/OwXL2B9h/items/D7IHIIFG"],"itemData":{"id":1428,"type":"article-journal","abstract":"This article will provide an overview of current research focussing on the use of English as a lingua franca in international business contexts. It selectively reviews research investigating the role of written and spoken communication in English and the work that has been done on speciﬁc text genres used by the international business community, such as negotiations, meetings, e-mail and advertising. The use of English as a means of communication within the business world will be discussed with speciﬁc reference to the work of the researchers showcased in this Special Issue, and there is also a discussion of the implications of these and other research ﬁndings for the teaching of English for Speciﬁc Business Purposes.","container-title":"English for Specific Purposes","DOI":"10.1016/j.esp.2005.02.001","ISSN":"08894906","issue":"4","journalAbbreviation":"English for Specific Purposes","language":"en","license":"https://www.elsevier.com/tdm/userlicense/1.0/","page":"367-380","source":"DOI.org (Crossref)","title":"English as a lingua franca in international business contexts","volume":"24","author":[{"family":"Nickerson","given":"Catherine"}],"issued":{"date-parts":[["2005",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Nickerson, 2005)</w:t>
      </w:r>
      <w:r w:rsidRPr="00AC2975">
        <w:rPr>
          <w:rFonts w:ascii="Times New Roman" w:hAnsi="Times New Roman" w:cs="Times New Roman"/>
        </w:rPr>
        <w:fldChar w:fldCharType="end"/>
      </w:r>
      <w:r w:rsidRPr="00AC2975">
        <w:rPr>
          <w:rFonts w:ascii="Times New Roman" w:hAnsi="Times New Roman" w:cs="Times New Roman"/>
        </w:rPr>
        <w:t xml:space="preserve">. In addition, the variation in communication styles influenced by social and global business cultural contexts further adds to the learning challenge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LhBXbDHW","properties":{"formattedCitation":"(Bhatia &amp; Bremner, 2012)","plainCitation":"(Bhatia &amp; Bremner, 2012)","noteIndex":0},"citationItems":[{"id":726,"uris":["http://zotero.org/users/local/OwXL2B9h/items/YA9RL3FQ"],"itemData":{"id":726,"type":"article-journal","abstract":"The concept of Business English has undergone some major shifts in the last few years because of a number of developments, such as advances in genre theory and the coming together of English for Business Purposes and Business Communication, inspired by the realization that there is a gap to be bridged between the academy and the globalized business world. Drawing on advances in the analysis of business discourses, especially in applied genre analysis, this state-of-the-art review revisits the frameworks currently used in English for Business Purposes and Business Communication (or, more generally, Professional Communication) to suggest an integration of the two approaches for the design of English for Business Communication (EBC) programmes. The study incorporates an extensive review of much of the relevant published work in all the three areas mentioned above to identify some of the main issues in EBC, and illustrates a gradual shift in the rationale for the design and implementation of EBC programmes.","container-title":"Language Teaching","DOI":"10.1017/S0261444812000171","ISSN":"0261-4448, 1475-3049","issue":"4","journalAbbreviation":"Lang. Teach.","language":"en","license":"https://www.cambridge.org/core/terms","page":"410-445","source":"DOI.org (Crossref)","title":"English for business communication","volume":"45","author":[{"family":"Bhatia","given":"Vijay K."},{"family":"Bremner","given":"Stephen"}],"issued":{"date-parts":[["2012",1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Bhatia &amp; Bremner, 2012)</w:t>
      </w:r>
      <w:r w:rsidRPr="00AC2975">
        <w:rPr>
          <w:rFonts w:ascii="Times New Roman" w:hAnsi="Times New Roman" w:cs="Times New Roman"/>
        </w:rPr>
        <w:fldChar w:fldCharType="end"/>
      </w:r>
      <w:r w:rsidRPr="00AC2975">
        <w:rPr>
          <w:rFonts w:ascii="Times New Roman" w:hAnsi="Times New Roman" w:cs="Times New Roman"/>
        </w:rPr>
        <w:t xml:space="preserve">. Therefore, English for Business demands linguistic competence, pragmatic skills, and a deep understanding of cross-cultural communication. </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In business, English learning material combines theory and practice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xGhdulA7","properties":{"formattedCitation":"(Ellis &amp; Johnson, 2007)","plainCitation":"(Ellis &amp; Johnson, 2007)","noteIndex":0},"citationItems":[{"id":779,"uris":["http://zotero.org/users/local/OwXL2B9h/items/7PVR8WPL"],"itemData":{"id":779,"type":"book","collection-title":"Oxford handbooks for language teachers","edition":"7. impr","event-place":"Oxford","ISBN":"978-0-19-437167-4","language":"en","number-of-pages":"237","publisher":"Oxford Univ. Pr","publisher-place":"Oxford","source":"K10plus ISBN","title":"Teaching business english","author":[{"family":"Ellis","given":"Mark"},{"family":"Johnson","given":"Christine"}],"issued":{"date-parts":[["200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Ellis &amp; Johnson, 2007)</w:t>
      </w:r>
      <w:r w:rsidRPr="00AC2975">
        <w:rPr>
          <w:rFonts w:ascii="Times New Roman" w:hAnsi="Times New Roman" w:cs="Times New Roman"/>
        </w:rPr>
        <w:fldChar w:fldCharType="end"/>
      </w:r>
      <w:r w:rsidRPr="00AC2975">
        <w:rPr>
          <w:rFonts w:ascii="Times New Roman" w:hAnsi="Times New Roman" w:cs="Times New Roman"/>
        </w:rPr>
        <w:t xml:space="preserve">. Learning English business not only introduced to business-related language and communication strategies but also engaged in simulations, presentations, and role-plays to apply their skills in authentic task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ZX66mXyE","properties":{"formattedCitation":"(B\\uc0\\u225{}rcena et al., 2014; Cai, 2024; Louhiala-Salminen, 2002; Nickerson, 2005; Xie, 2023)","plainCitation":"(Bárcena et al., 2014; Cai, 2024; Louhiala-Salminen, 2002; Nickerson, 2005; Xie, 2023)","noteIndex":0},"citationItems":[{"id":1434,"uris":["http://zotero.org/users/local/OwXL2B9h/items/HLJYCI79"],"itemData":{"id":1434,"type":"book","collection-title":"Educational Linguistics","event-place":"Cham","ISBN":"978-3-319-02221-5","language":"en","license":"https://www.springernature.com/gp/researchers/text-and-data-mining","note":"DOI: 10.1007/978-3-319-02222-2","publisher":"Springer International Publishing","publisher-place":"Cham","source":"DOI.org (Crossref)","title":"Languages for Specific Purposes in the Digital Era","URL":"https://link.springer.com/10.1007/978-3-319-02222-2","volume":"19","editor":[{"family":"Bárcena","given":"Elena"},{"family":"Read","given":"Timothy"},{"family":"Arús","given":"Jorge"}],"accessed":{"date-parts":[["2025",6,3]]},"issued":{"date-parts":[["2014"]]}}},{"id":1438,"uris":["http://zotero.org/users/local/OwXL2B9h/items/SI2PWMIP"],"itemData":{"id":1438,"type":"article-journal","abstract":"This study systematically outlines the connotation and theoretical basis of project-based learning, integrates the theory of project-based learning into the teaching of business English courses in colleges and universities, and deliberately designs a business English teaching mode based on project-based learning. Starting from the purpose of the study, the research problem is determined in the hypothesis, the research subjects of this paper are selected, the experimental group and the control group are divided, and the comprehensive questionnaire, experimental process and independent sample t-test are used to verify the practical effect of the teaching mode of this paper. The empirical analysis shows that there are significant differences between this teaching mode and the traditional teaching mode in the three aspects of students’ learning interest, performance and expression ability, which satisfy the condition of P&lt;0.05 significant difference, confirming the effectiveness of the business English teaching mode based on project-based learning.","container-title":"Applied Mathematics and Nonlinear Sciences","DOI":"10.2478/amns-2024-3086","ISSN":"2444-8656","issue":"1","language":"en","license":"http://creativecommons.org/licenses/by/4.0","page":"20243086","source":"DOI.org (Crossref)","title":"Exploration and Practice of Business English Teaching Mode Based on Project-based Learning","volume":"9","author":[{"family":"Cai","given":"Wenzhen"}],"issued":{"date-parts":[["2024",1,1]]}}},{"id":1433,"uris":["http://zotero.org/users/local/OwXL2B9h/items/9QSH5G5M"],"itemData":{"id":1433,"type":"article-journal","container-title":"English for Specific Purposes","DOI":"10.1016/S0889-4906(00)00036-3","ISSN":"08894906","issue":"3","journalAbbreviation":"English for Specific Purposes","language":"en","license":"https://www.elsevier.com/tdm/userlicense/1.0/","page":"211-231","source":"DOI.org (Crossref)","title":"The fly’s perspective: discourse in the daily routine of a business manager","title-short":"The fly’s perspective","volume":"21","author":[{"family":"Louhiala-Salminen","given":"Leena"}],"issued":{"date-parts":[["2002",1]]}}},{"id":1428,"uris":["http://zotero.org/users/local/OwXL2B9h/items/D7IHIIFG"],"itemData":{"id":1428,"type":"article-journal","abstract":"This article will provide an overview of current research focussing on the use of English as a lingua franca in international business contexts. It selectively reviews research investigating the role of written and spoken communication in English and the work that has been done on speciﬁc text genres used by the international business community, such as negotiations, meetings, e-mail and advertising. The use of English as a means of communication within the business world will be discussed with speciﬁc reference to the work of the researchers showcased in this Special Issue, and there is also a discussion of the implications of these and other research ﬁndings for the teaching of English for Speciﬁc Business Purposes.","container-title":"English for Specific Purposes","DOI":"10.1016/j.esp.2005.02.001","ISSN":"08894906","issue":"4","journalAbbreviation":"English for Specific Purposes","language":"en","license":"https://www.elsevier.com/tdm/userlicense/1.0/","page":"367-380","source":"DOI.org (Crossref)","title":"English as a lingua franca in international business contexts","volume":"24","author":[{"family":"Nickerson","given":"Catherine"}],"issued":{"date-parts":[["2005",1]]}}},{"id":1437,"uris":["http://zotero.org/users/local/OwXL2B9h/items/MEWVD3YL"],"itemData":{"id":1437,"type":"article-journal","abstract":"This study reports on an investigate study about using simulation in business English teaching with 66 English-major advanced learners, using two-stage surveys. This study addresses the three research questions focusing on the needs and challenges, effectiveness and learning outcomes and suggestions for improvement of simulation in business English teaching. The study found that participants most favored employment related simulation and workplace scenarios. They preferred both Chinese and global corporate simulation cases, as well as unique industrial and familiar cases. The lack of language skills, knowledge, thinking skills, practice skills, and mentality could be the challenges for simulation. The majority of the participants agreed that simulation activities were effective and had positive impact. Through simulation, participants could acquire writing skills, corporate and business knowledge, and business vocabulary knowledge. Participants were concerned about the simulation process and the roles to play. Lack of adequate language, knowledge, experience, and social skills, inappropriate grouping and timing could be unproductive factors for simulation. On the other hand, more interactions, presentation, expanded language and knowledge, and linking with practice could be facilitating factors for simulation. For improvement, participants suggested adding more case content and context, having longer preparation time and better grouping, as well as clearer simulation instructions. This study provides empirical evidences for refining the simulation approach in business English courses from China’s English majors’ perspectives. The study has important implications for business English simulation teaching design and implementations in both Chinese and international contexts.","container-title":"Sage Open","DOI":"10.1177/21582440231215987","ISSN":"2158-2440, 2158-2440","issue":"4","journalAbbreviation":"Sage Open","language":"en","page":"21582440231215987","source":"DOI.org (Crossref)","title":"Using Simulation in Business English Courses for China’s English Majors","volume":"13","author":[{"family":"Xie","given":"Qing"}],"issued":{"date-parts":[["2023",1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 xml:space="preserve">(Bárcena et al., 2014; Cai, 2024; Louhiala-Salminen, </w:t>
      </w:r>
      <w:r w:rsidR="00644F96">
        <w:rPr>
          <w:rFonts w:ascii="Times New Roman" w:hAnsi="Times New Roman" w:cs="Times New Roman"/>
        </w:rPr>
        <w:t>200</w:t>
      </w:r>
      <w:r w:rsidR="003C735D">
        <w:rPr>
          <w:rFonts w:ascii="Times New Roman" w:hAnsi="Times New Roman" w:cs="Times New Roman"/>
        </w:rPr>
        <w:t>2</w:t>
      </w:r>
      <w:r w:rsidRPr="00AC2975">
        <w:rPr>
          <w:rFonts w:ascii="Times New Roman" w:hAnsi="Times New Roman" w:cs="Times New Roman"/>
        </w:rPr>
        <w:t>; Nickerson, 2005; Xie, 2023)</w:t>
      </w:r>
      <w:r w:rsidRPr="00AC2975">
        <w:rPr>
          <w:rFonts w:ascii="Times New Roman" w:hAnsi="Times New Roman" w:cs="Times New Roman"/>
        </w:rPr>
        <w:fldChar w:fldCharType="end"/>
      </w:r>
      <w:r w:rsidRPr="00AC2975">
        <w:rPr>
          <w:rFonts w:ascii="Times New Roman" w:hAnsi="Times New Roman" w:cs="Times New Roman"/>
        </w:rPr>
        <w:t xml:space="preserve">. This integrated approach helps learners develop linguistic competence and communicative skills needed in professional environmen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kM7zlN12","properties":{"formattedCitation":"(Nickerson, 2005)","plainCitation":"(Nickerson, 2005)","noteIndex":0},"citationItems":[{"id":1428,"uris":["http://zotero.org/users/local/OwXL2B9h/items/D7IHIIFG"],"itemData":{"id":1428,"type":"article-journal","abstract":"This article will provide an overview of current research focussing on the use of English as a lingua franca in international business contexts. It selectively reviews research investigating the role of written and spoken communication in English and the work that has been done on speciﬁc text genres used by the international business community, such as negotiations, meetings, e-mail and advertising. The use of English as a means of communication within the business world will be discussed with speciﬁc reference to the work of the researchers showcased in this Special Issue, and there is also a discussion of the implications of these and other research ﬁndings for the teaching of English for Speciﬁc Business Purposes.","container-title":"English for Specific Purposes","DOI":"10.1016/j.esp.2005.02.001","ISSN":"08894906","issue":"4","journalAbbreviation":"English for Specific Purposes","language":"en","license":"https://www.elsevier.com/tdm/userlicense/1.0/","page":"367-380","source":"DOI.org (Crossref)","title":"English as a lingua franca in international business contexts","volume":"24","author":[{"family":"Nickerson","given":"Catherine"}],"issued":{"date-parts":[["2005",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Nickerson, 2005)</w:t>
      </w:r>
      <w:r w:rsidRPr="00AC2975">
        <w:rPr>
          <w:rFonts w:ascii="Times New Roman" w:hAnsi="Times New Roman" w:cs="Times New Roman"/>
        </w:rPr>
        <w:fldChar w:fldCharType="end"/>
      </w:r>
      <w:r w:rsidRPr="00AC2975">
        <w:rPr>
          <w:rFonts w:ascii="Times New Roman" w:hAnsi="Times New Roman" w:cs="Times New Roman"/>
        </w:rPr>
        <w:t xml:space="preserve">. </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The findings report that Speaking and writing skills are often considered the most challenging for learners when learning English business context. That is because both skills require the active, accurate, and professional use of English in business contex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xGhdulA7","properties":{"formattedCitation":"(Ellis &amp; Johnson, 2007)","plainCitation":"(Ellis &amp; Johnson, 2007)","noteIndex":0},"citationItems":[{"id":779,"uris":["http://zotero.org/users/local/OwXL2B9h/items/7PVR8WPL"],"itemData":{"id":779,"type":"book","collection-title":"Oxford handbooks for language teachers","edition":"7. impr","event-place":"Oxford","ISBN":"978-0-19-437167-4","language":"en","number-of-pages":"237","publisher":"Oxford Univ. Pr","publisher-place":"Oxford","source":"K10plus ISBN","title":"Teaching business english","author":[{"family":"Ellis","given":"Mark"},{"family":"Johnson","given":"Christine"}],"issued":{"date-parts":[["2007"]]}}}],"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Ellis &amp; Johnson, 2007)</w:t>
      </w:r>
      <w:r w:rsidRPr="00AC2975">
        <w:rPr>
          <w:rFonts w:ascii="Times New Roman" w:hAnsi="Times New Roman" w:cs="Times New Roman"/>
        </w:rPr>
        <w:fldChar w:fldCharType="end"/>
      </w:r>
      <w:r w:rsidRPr="00AC2975">
        <w:rPr>
          <w:rFonts w:ascii="Times New Roman" w:hAnsi="Times New Roman" w:cs="Times New Roman"/>
        </w:rPr>
        <w:t xml:space="preserve">. Speaking skills are often regarded as the most significant challenge for students, as supported by P1, P2, and P3 statements. Therefore, difficulties in speaking English must be discussed to get the right solution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6pe7Gef8","properties":{"formattedCitation":"(Febti Ismiatun et al., 2024)","plainCitation":"(Febti Ismiatun et al., 2024)","noteIndex":0},"citationItems":[{"id":1422,"uris":["http://zotero.org/users/local/OwXL2B9h/items/VMZZTREZ"],"itemData":{"id":1422,"type":"article-journal","abstract":"ARTICLE INFO This article describes planning, implementation, and long-term strategies of a community service project and aims to help high school students become more proficient public speakers. The first step of the preparation process was determining the needs of the students through preliminary surveys. Next, a WhatsApp group was created for coordination, and Zoom meetings were held to address the difficulties that the students were having with English public speaking. The main problems that were found were pessimism, fear of making mistakes, articulation difficulties, and lack of confidence. To solve these problems, training materials including the basic theory of public speaking, speaking techniques, real-world exercises, and self-evaluation were created. Videos and PowerPoint presentations were also included in both onsite and online training. The program's execution comprised eight sessions where students learned about different public speaking techniques, put them into practice, and got feedback. Strategies for sustainability, including ongoing teacher training, frequent workshops, the creation of accessible learning modules, the establishment of public speaking groups, and recurring evaluations, were suggested to guarantee the program's long-term impact. The project effectively increased students' self-assurance and public speaking abilities, and continued and increased training efforts.To format your abstract, use the Microsoft Word template style.","container-title":"ABDIMAS: Jurnal Pengabdian Masyarakat","DOI":"10.35568/abdimas.v7i4.5140","ISSN":"2614-8544","issue":"4","journalAbbreviation":"ABDIMAS","language":"en","page":"1455-1463","source":"DOI.org (Crossref)","title":"Strategically Speaking English: Upgrading Public Speaking Skills through Strategy Training in High Schools","title-short":"Strategically Speaking English","volume":"7","author":[{"literal":"Febti Ismiatun"},{"literal":"Dzurriyyatun Ni’mah"},{"literal":"Fitri Awaliyatush Sholihah"}],"issued":{"date-parts":[["2024",10,2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Febti Ismiatun et al., 2024)</w:t>
      </w:r>
      <w:r w:rsidRPr="00AC2975">
        <w:rPr>
          <w:rFonts w:ascii="Times New Roman" w:hAnsi="Times New Roman" w:cs="Times New Roman"/>
        </w:rPr>
        <w:fldChar w:fldCharType="end"/>
      </w:r>
      <w:r w:rsidRPr="00AC2975">
        <w:rPr>
          <w:rFonts w:ascii="Times New Roman" w:hAnsi="Times New Roman" w:cs="Times New Roman"/>
        </w:rPr>
        <w:t xml:space="preserve">. The speaking challenges are due to the need for fluency, accuracy, and appropriate language for formal and professional context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XineQcs6","properties":{"formattedCitation":"(Tuan &amp; Mai, 2015)","plainCitation":"(Tuan &amp; Mai, 2015)","noteIndex":0},"citationItems":[{"id":1440,"uris":["http://zotero.org/users/local/OwXL2B9h/items/P6XJ4H25"],"itemData":{"id":1440,"type":"article-journal","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issue":"2","language":"en","source":"Zotero","title":"Factors affecting studens' speaking performance at Le thanh hien hihgh school","volume":"3","author":[{"family":"Tuan","given":"Nguyen Hoang"},{"family":"Mai","given":"Tran Ngoc"}],"issued":{"date-parts":[["2015"]]}}}],"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Tuan &amp; Mai, 2015)</w:t>
      </w:r>
      <w:r w:rsidRPr="00AC2975">
        <w:rPr>
          <w:rFonts w:ascii="Times New Roman" w:hAnsi="Times New Roman" w:cs="Times New Roman"/>
        </w:rPr>
        <w:fldChar w:fldCharType="end"/>
      </w:r>
      <w:r w:rsidRPr="00AC2975">
        <w:rPr>
          <w:rFonts w:ascii="Times New Roman" w:hAnsi="Times New Roman" w:cs="Times New Roman"/>
        </w:rPr>
        <w:t xml:space="preserve">. Students feel that a lack of knowledge about business terms, insufficient grammatical precision, unclear pronunciation, and difficult or </w:t>
      </w:r>
      <w:proofErr w:type="spellStart"/>
      <w:r w:rsidRPr="00AC2975">
        <w:rPr>
          <w:rFonts w:ascii="Times New Roman" w:hAnsi="Times New Roman" w:cs="Times New Roman"/>
        </w:rPr>
        <w:t>unengaging</w:t>
      </w:r>
      <w:proofErr w:type="spellEnd"/>
      <w:r w:rsidRPr="00AC2975">
        <w:rPr>
          <w:rFonts w:ascii="Times New Roman" w:hAnsi="Times New Roman" w:cs="Times New Roman"/>
        </w:rPr>
        <w:t xml:space="preserve"> topics hinder business communication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sRZusD1x","properties":{"formattedCitation":"(Abrar et al., 2024)","plainCitation":"(Abrar et al., 2024)","noteIndex":0},"citationItems":[{"id":1383,"uris":["http://zotero.org/users/local/OwXL2B9h/items/YLZIR4Z8"],"itemData":{"id":1383,"type":"article-journal","abstract":"The purposes of this qualitative inquiry were to explore EFL learners’ challenges in online speaking and their strategies in overcoming the challenges. To collect the data, semi-structured interviews and audio diarywere employe to 12 EFL learners who voluntarily participated in the study. Based on data analysis, four interrelated themes and sub-themes about EFL learners’ challenges in online speaking classes were identified, such as internet and technology related issues (poor connection and lack of technological knowledge); linguistic issues (limited vocabulary, lack of grammatical knowledge, ﬂuency and pronunciation problem); psychological issues (anxiety, low motivation and insecure); and learning proponents (lack of topical knowledge and unsupportive peers). To overcome those encountered challenges, EFL learners used several strategies, including self-management (self-practice and being well-prepared); help from others (having discussions with friends and asking the lecturers); and technological support (taking advantage of entertainment platforms and language applications).","container-title":"Jurnal Kependidikan Penelitian Inovasi Pembelajaran","DOI":"10.21831/jk.v8i2.52311","ISSN":"2580-5533, 2580-5525","issue":"2","journalAbbreviation":"JK","language":"en","license":"http://creativecommons.org/licenses/by-sa/4.0","source":"DOI.org (Crossref)","title":"EFL learners’ challenges to speak English in online speaking classes","URL":"http://journal.uny.ac.id/index.php/jk/article/view/52311","volume":"8","author":[{"family":"Abrar","given":"Mukhlash"},{"family":"Fajaryani","given":"Nunung"},{"family":"Masbirorotni","given":"Masbirorotni"},{"family":"Gustin","given":"Resi Amalia"},{"family":"Ningsih","given":"Ananda Wahyu"}],"accessed":{"date-parts":[["2025",5,20]]},"issued":{"date-parts":[["2024",11,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brar et al., 2024)</w:t>
      </w:r>
      <w:r w:rsidRPr="00AC2975">
        <w:rPr>
          <w:rFonts w:ascii="Times New Roman" w:hAnsi="Times New Roman" w:cs="Times New Roman"/>
        </w:rPr>
        <w:fldChar w:fldCharType="end"/>
      </w:r>
      <w:r w:rsidRPr="00AC2975">
        <w:rPr>
          <w:rFonts w:ascii="Times New Roman" w:hAnsi="Times New Roman" w:cs="Times New Roman"/>
        </w:rPr>
        <w:t xml:space="preserve">. </w:t>
      </w:r>
    </w:p>
    <w:p w:rsidR="00750900" w:rsidRPr="006F5A62" w:rsidRDefault="00AC2975" w:rsidP="006F5A62">
      <w:pPr>
        <w:spacing w:after="0" w:line="240" w:lineRule="auto"/>
        <w:ind w:firstLine="720"/>
        <w:rPr>
          <w:rFonts w:ascii="Times New Roman" w:hAnsi="Times New Roman" w:cs="Times New Roman"/>
        </w:rPr>
      </w:pPr>
      <w:r w:rsidRPr="00AC2975">
        <w:rPr>
          <w:rFonts w:ascii="Times New Roman" w:hAnsi="Times New Roman" w:cs="Times New Roman"/>
        </w:rPr>
        <w:t xml:space="preserve"> Findings indicate that negotiation is challenging, mainly due to students' low self-confidence in using business-related terminolog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ELqilxBq","properties":{"formattedCitation":"(Arslanta\\uc0\\u351{}\\uc0\\u305{} &amp; Tokel, 2018)","plainCitation":"(Arslantaşı &amp; Tokel, 2018)","dontUpdate":true,"noteIndex":0},"citationItems":[{"id":1450,"uris":["http://zotero.org/users/local/OwXL2B9h/items/CKTEBLVF"],"itemData":{"id":1450,"type":"article-journal","abstract":"This study investigated the contribution of task-based language learning in a 3D virtual world to anxiety, motivation, and self-confidence. The participants were Middle East Technical University preparatory students speaking English as a foreign language, and the 3D environment selected was Second Life, an online virtual world with a global user base. The results demonstrated the effectiveness of task-based language learning in the virtual environment, which had a positive impact on students. Findings suggest that students’ experiences in Second Life provided them with increased motivation and self-confidence, helping them overcome anxiety related to speaking English.","container-title":"Kastamonu Üniversitesi Kastamonu Eğitim Dergisi","DOI":"10.24106/kefdergi.363889","ISSN":"1300-8811","language":"en","page":"1-15","source":"DOI.org (Crossref)","title":"Second Life Ortaminda Görev Temelli Dil Eğitimi Etkinliklerinde Öğrencilerin İngilizce Konuşmaya Yönelik Endişe, Güdülenme ve Özgüvenleri","author":[{"family":"Arslantaşı","given":"Kamalı Tuğba"},{"family":"Tokel","given":"Saniye Tuğba"}],"issued":{"date-parts":[["2018",3,15]]}}}],"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Arslantaşı and Tokel (2018)</w:t>
      </w:r>
      <w:r w:rsidRPr="00AC2975">
        <w:rPr>
          <w:rFonts w:ascii="Times New Roman" w:hAnsi="Times New Roman" w:cs="Times New Roman"/>
        </w:rPr>
        <w:fldChar w:fldCharType="end"/>
      </w:r>
      <w:r w:rsidRPr="00AC2975">
        <w:rPr>
          <w:rFonts w:ascii="Times New Roman" w:hAnsi="Times New Roman" w:cs="Times New Roman"/>
        </w:rPr>
        <w:t xml:space="preserve"> highlighted that self-confidence plays an essential role in the oral performance of second language learners. According to them, learners with higher confidence levels are likely to perform better when speaking in the target language. Apart from vocabulary, a lack of understanding about negotiation is an obstacle for students when practicing spiking.</w:t>
      </w:r>
      <w:r w:rsidR="00750900">
        <w:rPr>
          <w:rFonts w:ascii="Times New Roman" w:hAnsi="Times New Roman" w:cs="Times New Roman"/>
        </w:rPr>
        <w:t xml:space="preserve"> </w:t>
      </w:r>
      <w:r w:rsidR="006F5A62" w:rsidRPr="006F5A62">
        <w:rPr>
          <w:rFonts w:ascii="Times New Roman" w:hAnsi="Times New Roman" w:cs="Times New Roman"/>
        </w:rPr>
        <w:t xml:space="preserve">According to </w:t>
      </w:r>
      <w:r w:rsidR="006F5A62" w:rsidRPr="006F5A62">
        <w:rPr>
          <w:rFonts w:ascii="Times New Roman" w:hAnsi="Times New Roman" w:cs="Times New Roman"/>
        </w:rPr>
        <w:fldChar w:fldCharType="begin"/>
      </w:r>
      <w:r w:rsidR="006F5A62" w:rsidRPr="006F5A62">
        <w:rPr>
          <w:rFonts w:ascii="Times New Roman" w:hAnsi="Times New Roman" w:cs="Times New Roman"/>
        </w:rPr>
        <w:instrText xml:space="preserve"> ADDIN ZOTERO_ITEM CSL_CITATION {"citationID":"hNlmcV0B","properties":{"formattedCitation":"(Dattner &amp; Ravid, 2018)","plainCitation":"(Dattner &amp; Ravid, 2018)","dontUpdate":true,"noteIndex":0},"citationItems":[{"id":1454,"uris":["http://zotero.org/users/local/OwXL2B9h/items/C9VCCNYP"],"itemData":{"id":1454,"type":"chapter","container-title":"Handbook of Communication Disorders","ISBN":"978-1-61451-490-9","language":"en","note":"DOI: 10.1515/9781614514909-202","page":"V-VI","publisher":"De Gruyter","source":"DOI.org (Crossref)","title":"Preface to the Handbooks of Applied Linguistics Series","URL":"https://www.degruyterbrill.com/document/doi/10.1515/9781614514909-202/html","editor":[{"family":"Dattner","given":"ElitzurHG"},{"family":"Ravid","given":"Dorit"}],"accessed":{"date-parts":[["2025",6,4]]},"issued":{"date-parts":[["2018",4,23]]}}}],"schema":"https://github.com/citation-style-language/schema/raw/master/csl-citation.json"} </w:instrText>
      </w:r>
      <w:r w:rsidR="006F5A62" w:rsidRPr="006F5A62">
        <w:rPr>
          <w:rFonts w:ascii="Times New Roman" w:hAnsi="Times New Roman" w:cs="Times New Roman"/>
        </w:rPr>
        <w:fldChar w:fldCharType="separate"/>
      </w:r>
      <w:r w:rsidR="006F5A62" w:rsidRPr="006F5A62">
        <w:rPr>
          <w:rFonts w:ascii="Times New Roman" w:hAnsi="Times New Roman" w:cs="Times New Roman"/>
        </w:rPr>
        <w:t>Dattner and Ravid (2018)</w:t>
      </w:r>
      <w:r w:rsidR="006F5A62" w:rsidRPr="006F5A62">
        <w:rPr>
          <w:rFonts w:ascii="Times New Roman" w:hAnsi="Times New Roman" w:cs="Times New Roman"/>
        </w:rPr>
        <w:fldChar w:fldCharType="end"/>
      </w:r>
      <w:r w:rsidR="006F5A62" w:rsidRPr="006F5A62">
        <w:rPr>
          <w:rFonts w:ascii="Times New Roman" w:hAnsi="Times New Roman" w:cs="Times New Roman"/>
        </w:rPr>
        <w:t>, Aspects of business negotiation that need attention are forms of speech act theory, pronoun choice, use of specialized lexis, vague language, and hypothetical directly reported speech.</w:t>
      </w:r>
    </w:p>
    <w:p w:rsidR="00AC2975" w:rsidRPr="00AC2975" w:rsidRDefault="00AC2975" w:rsidP="00750900">
      <w:pPr>
        <w:spacing w:after="0" w:line="240" w:lineRule="auto"/>
        <w:ind w:firstLine="720"/>
        <w:rPr>
          <w:rFonts w:ascii="Times New Roman" w:hAnsi="Times New Roman" w:cs="Times New Roman"/>
        </w:rPr>
      </w:pPr>
      <w:r w:rsidRPr="00AC2975">
        <w:rPr>
          <w:rFonts w:ascii="Times New Roman" w:hAnsi="Times New Roman" w:cs="Times New Roman"/>
        </w:rPr>
        <w:t xml:space="preserve">Next, the challenge in learning English for business is writing business texts. Writing is considered the most complex skill because it requires mastery of text structure, formal understanding, and grammatical accuracy, especially in writing business documents such as emails, reports, and proposal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HpgaSzL8","properties":{"formattedCitation":"(B\\uc0\\u225{}rcena et al., 2014; Kurniasih et al., 2020; Umamah et al., 2019)","plainCitation":"(Bárcena et al., 2014; Kurniasih et al., 2020; Umamah et al., 2019)","noteIndex":0},"citationItems":[{"id":1434,"uris":["http://zotero.org/users/local/OwXL2B9h/items/HLJYCI79"],"itemData":{"id":1434,"type":"book","collection-title":"Educational Linguistics","event-place":"Cham","ISBN":"978-3-319-02221-5","language":"en","license":"https://www.springernature.com/gp/researchers/text-and-data-mining","note":"DOI: 10.1007/978-3-319-02222-2","publisher":"Springer International Publishing","publisher-place":"Cham","source":"DOI.org (Crossref)","title":"Languages for Specific Purposes in the Digital Era","URL":"https://link.springer.com/10.1007/978-3-319-02222-2","volume":"19","editor":[{"family":"Bárcena","given":"Elena"},{"family":"Read","given":"Timothy"},{"family":"Arús","given":"Jorge"}],"accessed":{"date-parts":[["2025",6,3]]},"issued":{"date-parts":[["2014"]]}}},{"id":1420,"uris":["http://zotero.org/users/local/OwXL2B9h/items/LRWPL2BC"],"itemData":{"id":1420,"type":"article-journal","abstract":"This study aims at investigating the effect of the process approach on student writing anxiety and performance. Teachers should find ways to cope with anxiety as it is known as the negative predictor of studentsâ€™ writing performance. Fifteen students participated in this study. They were assigned to write an argumentative essay under the topic â€˜should national exam be banned?â€. The treatment was given following the writing stages, from outlining to publishing. SLWAI questionnaire was distributed before and after the treatment to measure the effectiveness of the process approach on studentsâ€™ anxiety. The findings indicated that students writing anxiety decreases from 71.27 to 63.20, which means that the anxiety level goes down from high to moderate anxiety. The second findings informed us that there is a significant difference in students writing performance after the treatment with the level of significant .000. It can be said that the writing process approach has a significant effect on students writing anxiety and performance. The pedagogical implication is also discussed.","container-title":"JURNAL ARBITRER","DOI":"10.25077/ar.7.2.144-150.2020","ISSN":"2550-1011, 2339-1162","issue":"2","journalAbbreviation":"Arbitrer","language":"en","license":"https://creativecommons.org/licenses/by-nc/4.0","page":"144-150","source":"DOI.org (Crossref)","title":"Writing Process Approach and Its Effect on Studentsâ€™ Writing Anxiety and Performance","volume":"7","author":[{"family":"Kurniasih","given":"Kurniasih"},{"family":"Sholihah","given":"Fitri Awaliyatus"},{"family":"Umamah","given":"Atik"},{"family":"Hidayanti","given":"Ika"}],"issued":{"date-parts":[["2020",10,25]]}}},{"id":1418,"uris":["http://zotero.org/users/local/OwXL2B9h/items/PTT77M63"],"itemData":{"id":1418,"type":"article-journal","abstract":"This research aims to 1) identifying English students’ problems in writing expository text, 2) examining the significant difference of the difficulties confronted by the students in terms of gender, and 3) describing the difficulties in writing based on the students’ writings. This research applied quantitative approach. Descriptive statistic was to identify the students’ writing difficulties, and t-test was to measure whether the problems faced by male and female students were significantly different. Further, qualitative analysis was used to describe the students’ writing problems based on their writings. The subjects (26 students of class 2A academic year 2016/2017) were assigned to respond questionnaire containing of problems in four aspects of writing: content and organization, grammar, mechanics, and style. Furthermore, six students’ writings were analyzed to gain a real picture of their difficulties. The statistical analysis revealed that grammar was the main problem in writing. Related to gender, it was found that the difference was not significant. Contrastive analysis of students’ writings and questionnaire prove that the students recognize their problems in writing. These findings are in line with previous studies. To help the students cope with writing difficulties, teacher needs to train them with writing strategies by implementing strategies based instruction.","container-title":"Jurnal Pendidikan dan Kebudayaan","DOI":"10.24832/jpnk.v4i1.1004","ISSN":"2528-4339, 2460-8300","issue":"1","journalAbbreviation":"JPNK","language":"id","license":"http://creativecommons.org/licenses/by-nc-sa/4.0","page":"33-50","source":"DOI.org (Crossref)","title":"Kesulitan mahasiswa dalam menulis teks eksposisi; analisis berbasis gender","title-short":"KESULITAN MAHASISWA DALAM MENULIS TEKS EKSPOSISI","volume":"4","author":[{"family":"Umamah","given":"Atik"},{"family":"Hidayanti","given":"Ika"},{"family":"Kurniasih","given":"Kurniasih"}],"issued":{"date-parts":[["2019",6,10]]}}}],"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Bárcena et al., 2014; Kurniasih et al., 2020; Umamah et al., 2019)</w:t>
      </w:r>
      <w:r w:rsidRPr="00AC2975">
        <w:rPr>
          <w:rFonts w:ascii="Times New Roman" w:hAnsi="Times New Roman" w:cs="Times New Roman"/>
        </w:rPr>
        <w:fldChar w:fldCharType="end"/>
      </w:r>
      <w:r w:rsidRPr="00AC2975">
        <w:rPr>
          <w:rFonts w:ascii="Times New Roman" w:hAnsi="Times New Roman" w:cs="Times New Roman"/>
        </w:rPr>
        <w:t xml:space="preserve">. The findings show that students have difficulty writing emails and proposals. Lack of vocabulary and understanding of email writing formats are a challenge. That is supported by the statement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o1jy3yHG","properties":{"formattedCitation":"(Gimenez, 2006)","plainCitation":"(Gimenez, 2006)","noteIndex":0},"citationItems":[{"id":1447,"uris":["http://zotero.org/users/local/OwXL2B9h/items/REZCR4DH"],"itemData":{"id":1447,"type":"article-journal","abstract":"The last decade has witnessed increasing interest in email communication. Research in this area has focused on stylistic conventions, the role of email in the communication patterns of a company and the link between emails and corporate culture. Most of the studies so far published have concentrated on simple, one-way emails. However, evidence from a databank of 123 emails for international business communication seems to suggest that emails are gradually becoming a more complex genre. This article analyses the emerging textual and communicative complexity of business emails from the databank and suggests that this complexity has resulted mainly from eﬀorts to accommodate the genre to the new demands of the international business community.","container-title":"English for Specific Purposes","DOI":"10.1016/j.esp.2005.04.005","ISSN":"08894906","issue":"2","journalAbbreviation":"English for Specific Purposes","language":"en","license":"https://www.elsevier.com/tdm/userlicense/1.0/","page":"154-172","source":"DOI.org (Crossref)","title":"Embedded business emails: Meeting new demands in international business communication","title-short":"Embedded business emails","volume":"25","author":[{"family":"Gimenez","given":"Julio"}],"issued":{"date-parts":[["2006",1]]}}}],"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Gimenez, 2006)</w:t>
      </w:r>
      <w:r w:rsidRPr="00AC2975">
        <w:rPr>
          <w:rFonts w:ascii="Times New Roman" w:hAnsi="Times New Roman" w:cs="Times New Roman"/>
        </w:rPr>
        <w:fldChar w:fldCharType="end"/>
      </w:r>
      <w:r w:rsidRPr="00AC2975">
        <w:rPr>
          <w:rFonts w:ascii="Times New Roman" w:hAnsi="Times New Roman" w:cs="Times New Roman"/>
        </w:rPr>
        <w:t xml:space="preserve"> that writing business emails requires mastery of formal language style, clear message structure, and accuracy in choosing professional vocabulary. Minor errors in grammar or tone can have a significant impact on the sender's professional image. Many students also have difficulty distinguishing between formal and informal expressions and how to convey meaning politely but directly following international business communication conventions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8AOuhAyX","properties":{"formattedCitation":"(Hicham, 2024)","plainCitation":"(Hicham, 2024)","noteIndex":0},"citationItems":[{"id":1446,"uris":["http://zotero.org/users/local/OwXL2B9h/items/2LIQQEJM"],"itemData":{"id":1446,"type":"article-journal","abstract":"In a university setting, emails provide students with a convenient and accessible means of communication to reach their teachers for questions, concerns, or requests outside of class hours, ensuring continuous support and guidance. However, such a means of communication is prone to potential pitfalls due to the nature of written language. Hence, the current research aims to understand students' use of politeness strategies and teachers' perception of their language. The study deploys the mixed-method approach through quantitative analysis of emails from students and interviews with teachers of English in the department of foreign language in Djelfa University, Algeria. The findings indicate that although impolite or rude emails constitute less than half of the total, their detrimental effects on teachers are more substantial than the positive ones.","issue":"01","language":"en","source":"Zotero","title":"Investigating Students’ Politeness Strategies in Email Requests: Master Two Students of English at Ziane Achour University Djelfa","volume":"03","author":[{"family":"Hicham","given":"Boukhechba"}],"issued":{"date-parts":[["2024"]]}}}],"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Hicham, 2024)</w:t>
      </w:r>
      <w:r w:rsidRPr="00AC2975">
        <w:rPr>
          <w:rFonts w:ascii="Times New Roman" w:hAnsi="Times New Roman" w:cs="Times New Roman"/>
        </w:rPr>
        <w:fldChar w:fldCharType="end"/>
      </w:r>
      <w:r w:rsidRPr="00AC2975">
        <w:rPr>
          <w:rFonts w:ascii="Times New Roman" w:hAnsi="Times New Roman" w:cs="Times New Roman"/>
        </w:rPr>
        <w:t>.</w:t>
      </w:r>
    </w:p>
    <w:p w:rsidR="00AC2975" w:rsidRPr="00AC2975" w:rsidRDefault="00AC2975" w:rsidP="00AC2975">
      <w:pPr>
        <w:spacing w:after="0" w:line="240" w:lineRule="auto"/>
        <w:ind w:firstLine="720"/>
        <w:rPr>
          <w:rFonts w:ascii="Times New Roman" w:hAnsi="Times New Roman" w:cs="Times New Roman"/>
        </w:rPr>
      </w:pPr>
      <w:r w:rsidRPr="00AC2975">
        <w:rPr>
          <w:rFonts w:ascii="Times New Roman" w:hAnsi="Times New Roman" w:cs="Times New Roman"/>
        </w:rPr>
        <w:t xml:space="preserve">Students stated that writing business reports is more difficult in learning English for Business because it requires a deep understanding of formal structures and appropriate business terms. That is in line </w:t>
      </w:r>
      <w:r w:rsidRPr="00AC2975">
        <w:rPr>
          <w:rFonts w:ascii="Times New Roman" w:hAnsi="Times New Roman" w:cs="Times New Roman"/>
        </w:rPr>
        <w:lastRenderedPageBreak/>
        <w:t xml:space="preserve">with research b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E7ZKc9fH","properties":{"formattedCitation":"(Johnson-Sheehan, 2023)","plainCitation":"(Johnson-Sheehan, 2023)","noteIndex":0},"citationItems":[{"id":1460,"uris":["http://zotero.org/users/local/OwXL2B9h/items/QCRML5LF"],"itemData":{"id":1460,"type":"chapter","container-title":"Keywords in Technical and Professional Communication","ISBN":"978-1-64215-192-3","language":"en","note":"DOI: 10.37514/TPC-B.2023.1923.2.26","page":"227-232","publisher":"The WAC Clearinghouse; University Press of Colorado","source":"DOI.org (Crossref)","title":"Proposal","URL":"https://wac.colostate.edu/books/tpc/tpc/","editor":[{"family":"Yu","given":"Han"},{"family":"Buehl","given":"Jonathan"}],"author":[{"family":"Johnson-Sheehan","given":"Richard"}],"accessed":{"date-parts":[["2025",6,4]]},"issued":{"date-parts":[["2023",8,4]]}}}],"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Johnson-Sheehan (2023)</w:t>
      </w:r>
      <w:r w:rsidRPr="00AC2975">
        <w:rPr>
          <w:rFonts w:ascii="Times New Roman" w:hAnsi="Times New Roman" w:cs="Times New Roman"/>
        </w:rPr>
        <w:fldChar w:fldCharType="end"/>
      </w:r>
      <w:r w:rsidRPr="00AC2975">
        <w:rPr>
          <w:rFonts w:ascii="Times New Roman" w:hAnsi="Times New Roman" w:cs="Times New Roman"/>
        </w:rPr>
        <w:t xml:space="preserve">, which states that a proposal is a flexible document that typically includes the background, objectives, methods, qualifications, and a cost-benefit analysis to convince the reader of the value of a proposed plan. This difficulty increases when students have to adapt their language style to a professional audience and convey data or analysis concisely yet informatively </w:t>
      </w:r>
      <w:r w:rsidRPr="00AC2975">
        <w:rPr>
          <w:rFonts w:ascii="Times New Roman" w:hAnsi="Times New Roman" w:cs="Times New Roman"/>
        </w:rPr>
        <w:fldChar w:fldCharType="begin"/>
      </w:r>
      <w:r w:rsidRPr="00AC2975">
        <w:rPr>
          <w:rFonts w:ascii="Times New Roman" w:hAnsi="Times New Roman" w:cs="Times New Roman"/>
        </w:rPr>
        <w:instrText xml:space="preserve"> ADDIN ZOTERO_ITEM CSL_CITATION {"citationID":"OdD2EcWY","properties":{"formattedCitation":"(Louhiala-Salminen &amp; Kankaanranta, 2012)","plainCitation":"(Louhiala-Salminen &amp; Kankaanranta, 2012)","noteIndex":0},"citationItems":[{"id":1458,"uris":["http://zotero.org/users/local/OwXL2B9h/items/GKSFR9F2"],"itemData":{"id":1458,"type":"article-journal","container-title":"Public Relations Review","DOI":"10.1016/j.pubrev.2011.12.021","ISSN":"03638111","issue":"2","journalAbbreviation":"Public Relations Review","language":"en","license":"https://www.elsevier.com/tdm/userlicense/1.0/","page":"262-269","source":"DOI.org (Crossref)","title":"Language as an issue in international internal communication: English or local language? If English, what English?","title-short":"Language as an issue in international internal communication","volume":"38","author":[{"family":"Louhiala-Salminen","given":"Leena"},{"family":"Kankaanranta","given":"Anne"}],"issued":{"date-parts":[["2012",6]]}}}],"schema":"https://github.com/citation-style-language/schema/raw/master/csl-citation.json"} </w:instrText>
      </w:r>
      <w:r w:rsidRPr="00AC2975">
        <w:rPr>
          <w:rFonts w:ascii="Times New Roman" w:hAnsi="Times New Roman" w:cs="Times New Roman"/>
        </w:rPr>
        <w:fldChar w:fldCharType="separate"/>
      </w:r>
      <w:r w:rsidRPr="00AC2975">
        <w:rPr>
          <w:rFonts w:ascii="Times New Roman" w:hAnsi="Times New Roman" w:cs="Times New Roman"/>
        </w:rPr>
        <w:t>(Louhiala-Salminen &amp;Kankaanranta,2012)</w:t>
      </w:r>
      <w:r w:rsidRPr="00AC2975">
        <w:rPr>
          <w:rFonts w:ascii="Times New Roman" w:hAnsi="Times New Roman" w:cs="Times New Roman"/>
        </w:rPr>
        <w:fldChar w:fldCharType="end"/>
      </w:r>
      <w:r w:rsidRPr="00AC2975">
        <w:rPr>
          <w:rFonts w:ascii="Times New Roman" w:hAnsi="Times New Roman" w:cs="Times New Roman"/>
        </w:rPr>
        <w:t>.</w:t>
      </w:r>
    </w:p>
    <w:p w:rsidR="00FF0905" w:rsidRDefault="00E91A9E" w:rsidP="006F5A62">
      <w:pPr>
        <w:tabs>
          <w:tab w:val="left" w:pos="720"/>
          <w:tab w:val="left" w:pos="2377"/>
        </w:tabs>
        <w:spacing w:after="0" w:line="240" w:lineRule="auto"/>
        <w:jc w:val="both"/>
        <w:rPr>
          <w:rFonts w:ascii="Times New Roman" w:hAnsi="Times New Roman" w:cs="Times New Roman"/>
        </w:rPr>
      </w:pPr>
      <w:r>
        <w:rPr>
          <w:rFonts w:ascii="Times New Roman" w:hAnsi="Times New Roman" w:cs="Times New Roman"/>
        </w:rPr>
        <w:tab/>
        <w:t xml:space="preserve">In summary, </w:t>
      </w:r>
      <w:r w:rsidR="00AC2975" w:rsidRPr="00AC2975">
        <w:rPr>
          <w:rFonts w:ascii="Times New Roman" w:hAnsi="Times New Roman" w:cs="Times New Roman"/>
        </w:rPr>
        <w:t>that English for Business presents significant challenges for learners, especially in speaking and writing skills. These difficulties stem from the demand for fluency, grammatical accuracy, appropriate use of formal and professional language, and familiarity with business specific contexts such as negotiation and formal correspondence. Speaking challenges are often related to low self-confidence, limited vocabulary, and a lack of understanding of business communication strategies, while writing challenges arise from the complexity of structuring formal texts like emails, proposals, and reports. Overall, mastering English for Business requires not only linguistic competence but also pragmatic awareness, cross-cultural understanding, and continuous practice in authentic, professional settings.</w:t>
      </w:r>
    </w:p>
    <w:p w:rsidR="004A26CD" w:rsidRPr="00AC2975" w:rsidRDefault="004A26CD" w:rsidP="00AC2975">
      <w:pPr>
        <w:tabs>
          <w:tab w:val="left" w:pos="2377"/>
        </w:tabs>
        <w:spacing w:after="0" w:line="240" w:lineRule="auto"/>
        <w:jc w:val="both"/>
        <w:rPr>
          <w:rFonts w:ascii="Times New Roman" w:eastAsia="Times New Roman" w:hAnsi="Times New Roman" w:cs="Times New Roman"/>
          <w:b/>
        </w:rPr>
      </w:pPr>
    </w:p>
    <w:p w:rsidR="00FF0905" w:rsidRPr="00AC2975" w:rsidRDefault="00594508" w:rsidP="00AC2975">
      <w:pPr>
        <w:spacing w:after="0" w:line="240" w:lineRule="auto"/>
        <w:jc w:val="both"/>
        <w:rPr>
          <w:rFonts w:ascii="Times New Roman" w:eastAsia="Times New Roman" w:hAnsi="Times New Roman" w:cs="Times New Roman"/>
          <w:b/>
          <w:sz w:val="24"/>
          <w:szCs w:val="24"/>
        </w:rPr>
      </w:pPr>
      <w:r w:rsidRPr="00AC2975">
        <w:rPr>
          <w:rFonts w:ascii="Times New Roman" w:eastAsia="Times New Roman" w:hAnsi="Times New Roman" w:cs="Times New Roman"/>
          <w:b/>
          <w:sz w:val="24"/>
          <w:szCs w:val="24"/>
        </w:rPr>
        <w:t xml:space="preserve">CONCLUSION </w:t>
      </w:r>
    </w:p>
    <w:p w:rsidR="00D967B3" w:rsidRPr="00AC2975" w:rsidRDefault="00D967B3" w:rsidP="00AC2975">
      <w:pPr>
        <w:tabs>
          <w:tab w:val="left" w:pos="720"/>
          <w:tab w:val="left" w:pos="4000"/>
        </w:tabs>
        <w:spacing w:after="0" w:line="240" w:lineRule="auto"/>
        <w:jc w:val="both"/>
        <w:rPr>
          <w:rFonts w:ascii="Times New Roman" w:eastAsia="Times New Roman" w:hAnsi="Times New Roman" w:cs="Times New Roman"/>
        </w:rPr>
      </w:pPr>
      <w:r w:rsidRPr="00AC2975">
        <w:rPr>
          <w:rFonts w:ascii="Times New Roman" w:eastAsia="Times New Roman" w:hAnsi="Times New Roman" w:cs="Times New Roman"/>
        </w:rPr>
        <w:tab/>
      </w:r>
      <w:r w:rsidR="001220EF" w:rsidRPr="00AC2975">
        <w:rPr>
          <w:rFonts w:ascii="Times New Roman" w:eastAsia="Times New Roman" w:hAnsi="Times New Roman" w:cs="Times New Roman"/>
        </w:rPr>
        <w:t>The findings indicate that English Education students generally view the English for Business course positively, although they face several challenges. Their perceptions fall into four key themes: relevance and usefulness, attitudes and motivation, knowledge and understanding, and obstacles.</w:t>
      </w:r>
      <w:r w:rsidRPr="00AC2975">
        <w:rPr>
          <w:rFonts w:ascii="Times New Roman" w:eastAsia="Times New Roman" w:hAnsi="Times New Roman" w:cs="Times New Roman"/>
        </w:rPr>
        <w:t xml:space="preserve"> </w:t>
      </w:r>
      <w:r w:rsidR="001220EF" w:rsidRPr="00AC2975">
        <w:rPr>
          <w:rFonts w:ascii="Times New Roman" w:eastAsia="Times New Roman" w:hAnsi="Times New Roman" w:cs="Times New Roman"/>
        </w:rPr>
        <w:t>Students recognize the course’s importance in preparing them for global careers by developing practical skills like communication, teamwork, and intercultural competence. They are motivated and believe the course enhances both p</w:t>
      </w:r>
      <w:r w:rsidRPr="00AC2975">
        <w:rPr>
          <w:rFonts w:ascii="Times New Roman" w:eastAsia="Times New Roman" w:hAnsi="Times New Roman" w:cs="Times New Roman"/>
        </w:rPr>
        <w:t>ersonal and academic growth.</w:t>
      </w:r>
    </w:p>
    <w:p w:rsidR="000F354D" w:rsidRDefault="00D967B3" w:rsidP="000F354D">
      <w:pPr>
        <w:tabs>
          <w:tab w:val="left" w:pos="720"/>
          <w:tab w:val="left" w:pos="4000"/>
        </w:tabs>
        <w:spacing w:after="0" w:line="240" w:lineRule="auto"/>
        <w:jc w:val="both"/>
        <w:rPr>
          <w:rFonts w:ascii="Times New Roman" w:eastAsia="Times New Roman" w:hAnsi="Times New Roman" w:cs="Times New Roman"/>
        </w:rPr>
      </w:pPr>
      <w:r w:rsidRPr="00AC2975">
        <w:rPr>
          <w:rFonts w:ascii="Times New Roman" w:eastAsia="Times New Roman" w:hAnsi="Times New Roman" w:cs="Times New Roman"/>
        </w:rPr>
        <w:tab/>
      </w:r>
      <w:r w:rsidR="001220EF" w:rsidRPr="00AC2975">
        <w:rPr>
          <w:rFonts w:ascii="Times New Roman" w:eastAsia="Times New Roman" w:hAnsi="Times New Roman" w:cs="Times New Roman"/>
        </w:rPr>
        <w:t>However, their understanding varies. Some feel confident using Business English, while others struggle due to limited exposure to real-world materials. Major challenges include speaking and writing professionally. Speaking difficulties often arise in negotiations and presentations due to lack of vocabulary and low confidence. Writing issues relate to composing formal documents like emails and reports, often due to unfamiliarity w</w:t>
      </w:r>
      <w:r w:rsidRPr="00AC2975">
        <w:rPr>
          <w:rFonts w:ascii="Times New Roman" w:eastAsia="Times New Roman" w:hAnsi="Times New Roman" w:cs="Times New Roman"/>
        </w:rPr>
        <w:t xml:space="preserve">ith structure and language use. </w:t>
      </w:r>
      <w:r w:rsidR="001220EF" w:rsidRPr="00AC2975">
        <w:rPr>
          <w:rFonts w:ascii="Times New Roman" w:eastAsia="Times New Roman" w:hAnsi="Times New Roman" w:cs="Times New Roman"/>
        </w:rPr>
        <w:t>Despite these difficulties, students appreciate the course’s relevance and benefits. To improve learning outcomes, the course should include more practical, contextual, and interactive methods, such as simulations and real-world tasks, to build students’ confidence and competence.</w:t>
      </w:r>
    </w:p>
    <w:p w:rsidR="000F354D" w:rsidRPr="000F354D" w:rsidRDefault="000F354D" w:rsidP="000F354D">
      <w:pPr>
        <w:tabs>
          <w:tab w:val="left" w:pos="720"/>
          <w:tab w:val="left" w:pos="4000"/>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ab/>
      </w:r>
      <w:r w:rsidRPr="000F354D">
        <w:rPr>
          <w:rFonts w:ascii="Times New Roman" w:hAnsi="Times New Roman" w:cs="Times New Roman"/>
        </w:rPr>
        <w:t>For future research, it is recommended to use a larger and more diverse sample to obtain more representative results. Additionally, studies could focus on exploring effective teaching strategies to overcome challenges in English for Business, such as technology or simulation methods. In-depth research on psychological aspects like motivation and students’ self-confidence is also essential to explore. Furthermore, future studies may expand by examining the impact of Business English proficiency on career performance after entering the workforce and investigating differences in perceptions based on demographic factors such as gender or cultural background.</w:t>
      </w:r>
    </w:p>
    <w:p w:rsidR="00775032" w:rsidRPr="000F354D" w:rsidRDefault="00775032" w:rsidP="00775032">
      <w:pPr>
        <w:tabs>
          <w:tab w:val="left" w:pos="1282"/>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ab/>
      </w:r>
    </w:p>
    <w:p w:rsidR="00FF0905" w:rsidRDefault="00D967B3" w:rsidP="00775032">
      <w:pPr>
        <w:tabs>
          <w:tab w:val="left" w:pos="2105"/>
        </w:tabs>
        <w:spacing w:after="0" w:line="240" w:lineRule="auto"/>
        <w:jc w:val="both"/>
        <w:rPr>
          <w:rFonts w:ascii="Times New Roman" w:eastAsia="Garamond" w:hAnsi="Times New Roman" w:cs="Times New Roman"/>
          <w:b/>
          <w:sz w:val="24"/>
          <w:szCs w:val="24"/>
        </w:rPr>
      </w:pPr>
      <w:r w:rsidRPr="00AC2975">
        <w:rPr>
          <w:rFonts w:ascii="Times New Roman" w:eastAsia="Garamond" w:hAnsi="Times New Roman" w:cs="Times New Roman"/>
          <w:b/>
          <w:sz w:val="24"/>
          <w:szCs w:val="24"/>
        </w:rPr>
        <w:t xml:space="preserve">REFERENCES </w:t>
      </w:r>
      <w:r w:rsidR="00775032">
        <w:rPr>
          <w:rFonts w:ascii="Times New Roman" w:eastAsia="Garamond" w:hAnsi="Times New Roman" w:cs="Times New Roman"/>
          <w:b/>
          <w:sz w:val="24"/>
          <w:szCs w:val="24"/>
        </w:rPr>
        <w:tab/>
      </w:r>
    </w:p>
    <w:p w:rsidR="00775032" w:rsidRPr="00AC2975" w:rsidRDefault="00775032" w:rsidP="00775032">
      <w:pPr>
        <w:tabs>
          <w:tab w:val="left" w:pos="2105"/>
        </w:tabs>
        <w:spacing w:after="0" w:line="240" w:lineRule="auto"/>
        <w:jc w:val="both"/>
        <w:rPr>
          <w:rFonts w:ascii="Times New Roman" w:eastAsia="Times New Roman" w:hAnsi="Times New Roman" w:cs="Times New Roman"/>
          <w:b/>
          <w:sz w:val="24"/>
          <w:szCs w:val="24"/>
        </w:rPr>
      </w:pPr>
    </w:p>
    <w:p w:rsidR="000F354D" w:rsidRPr="00875089" w:rsidRDefault="000F354D" w:rsidP="00063D73">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fldChar w:fldCharType="begin"/>
      </w:r>
      <w:r w:rsidRPr="00875089">
        <w:rPr>
          <w:rFonts w:ascii="Times New Roman" w:hAnsi="Times New Roman" w:cs="Times New Roman"/>
        </w:rPr>
        <w:instrText xml:space="preserve"> ADDIN ZOTERO_BIBL {"uncited":[],"omitted":[],"custom":[]} CSL_BIBLIOGRAPHY </w:instrText>
      </w:r>
      <w:r w:rsidRPr="00875089">
        <w:rPr>
          <w:rFonts w:ascii="Times New Roman" w:hAnsi="Times New Roman" w:cs="Times New Roman"/>
        </w:rPr>
        <w:fldChar w:fldCharType="separate"/>
      </w:r>
      <w:r w:rsidRPr="00875089">
        <w:rPr>
          <w:rFonts w:ascii="Times New Roman" w:hAnsi="Times New Roman" w:cs="Times New Roman"/>
        </w:rPr>
        <w:t xml:space="preserve">Abdelhafez, A. (2020). Using a Learning-oriented assessment business english course to enhance university students’ employability skills and test scores. </w:t>
      </w:r>
      <w:r w:rsidRPr="00875089">
        <w:rPr>
          <w:rFonts w:ascii="Times New Roman" w:hAnsi="Times New Roman" w:cs="Times New Roman"/>
          <w:i/>
          <w:iCs/>
        </w:rPr>
        <w:t>مجلة البحث فی التربیة وعلم النفس</w:t>
      </w:r>
      <w:r w:rsidRPr="00875089">
        <w:rPr>
          <w:rFonts w:ascii="Times New Roman" w:hAnsi="Times New Roman" w:cs="Times New Roman"/>
        </w:rPr>
        <w:t xml:space="preserve">, </w:t>
      </w:r>
      <w:r w:rsidRPr="00875089">
        <w:rPr>
          <w:rFonts w:ascii="Times New Roman" w:hAnsi="Times New Roman" w:cs="Times New Roman"/>
          <w:i/>
          <w:iCs/>
        </w:rPr>
        <w:t>33</w:t>
      </w:r>
      <w:r w:rsidRPr="00875089">
        <w:rPr>
          <w:rFonts w:ascii="Times New Roman" w:hAnsi="Times New Roman" w:cs="Times New Roman"/>
        </w:rPr>
        <w:t xml:space="preserve">(2), 493–522. https://doi.org/10.21608/mathj.2020.82524 </w:t>
      </w:r>
    </w:p>
    <w:p w:rsidR="000F354D" w:rsidRPr="00875089" w:rsidRDefault="000F354D" w:rsidP="00063D73">
      <w:pPr>
        <w:pStyle w:val="Heading7"/>
        <w:spacing w:before="0"/>
        <w:ind w:left="567" w:hanging="567"/>
        <w:rPr>
          <w:rFonts w:ascii="Times New Roman" w:hAnsi="Times New Roman" w:cs="Times New Roman"/>
        </w:rPr>
      </w:pPr>
      <w:r w:rsidRPr="00E91A9E">
        <w:rPr>
          <w:rFonts w:ascii="Times New Roman" w:hAnsi="Times New Roman" w:cs="Times New Roman"/>
          <w:color w:val="auto"/>
        </w:rPr>
        <w:t>Abrar, M., Fajaryani, N., Masbirorotni, M., Gustin, R. A., &amp; Ningsih, A. W. (2024). EFL learners’ challenges to speak english in online speaking classes. Jurnal Kependidikan Penelitian Inovasi Pembelajaran, 8(2). https://doi.org/10.21</w:t>
      </w:r>
      <w:r w:rsidRPr="00875089">
        <w:rPr>
          <w:rFonts w:ascii="Times New Roman" w:hAnsi="Times New Roman" w:cs="Times New Roman"/>
        </w:rPr>
        <w:t>831/jk.v8i2.5231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Alharbi, W. (2022). Students’ perceptions and challenges in learning business english: Understanding students’ needs and job market requirements. </w:t>
      </w:r>
      <w:r w:rsidRPr="00875089">
        <w:rPr>
          <w:rFonts w:ascii="Times New Roman" w:hAnsi="Times New Roman" w:cs="Times New Roman"/>
          <w:i/>
          <w:iCs/>
        </w:rPr>
        <w:t>International Journal of Learning, Teaching and Educational Research</w:t>
      </w:r>
      <w:r w:rsidRPr="00875089">
        <w:rPr>
          <w:rFonts w:ascii="Times New Roman" w:hAnsi="Times New Roman" w:cs="Times New Roman"/>
        </w:rPr>
        <w:t xml:space="preserve">, </w:t>
      </w:r>
      <w:r w:rsidRPr="00875089">
        <w:rPr>
          <w:rFonts w:ascii="Times New Roman" w:hAnsi="Times New Roman" w:cs="Times New Roman"/>
          <w:i/>
          <w:iCs/>
        </w:rPr>
        <w:t>21</w:t>
      </w:r>
      <w:r w:rsidRPr="00875089">
        <w:rPr>
          <w:rFonts w:ascii="Times New Roman" w:hAnsi="Times New Roman" w:cs="Times New Roman"/>
        </w:rPr>
        <w:t>(12), 65–87. https://doi.org/10.26803/ijlter.21.12.4</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Antonio, J., &amp; Briones, M. (2022). Linguistic errors and skill-competency of students in writing business letters. </w:t>
      </w:r>
      <w:r w:rsidRPr="00875089">
        <w:rPr>
          <w:rFonts w:ascii="Times New Roman" w:hAnsi="Times New Roman" w:cs="Times New Roman"/>
          <w:i/>
          <w:iCs/>
        </w:rPr>
        <w:t>Journal of English Education and Linguistics</w:t>
      </w:r>
      <w:r w:rsidRPr="00875089">
        <w:rPr>
          <w:rFonts w:ascii="Times New Roman" w:hAnsi="Times New Roman" w:cs="Times New Roman"/>
        </w:rPr>
        <w:t xml:space="preserve">, </w:t>
      </w:r>
      <w:r w:rsidRPr="00875089">
        <w:rPr>
          <w:rFonts w:ascii="Times New Roman" w:hAnsi="Times New Roman" w:cs="Times New Roman"/>
          <w:i/>
          <w:iCs/>
        </w:rPr>
        <w:t>3</w:t>
      </w:r>
      <w:r w:rsidRPr="00875089">
        <w:rPr>
          <w:rFonts w:ascii="Times New Roman" w:hAnsi="Times New Roman" w:cs="Times New Roman"/>
        </w:rPr>
        <w:t>(1), 64–84. https://doi.org/10.56874/jeel.v3i1.810</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lastRenderedPageBreak/>
        <w:t xml:space="preserve">Arslantaşı, K. T., &amp; Tokel, S. T. (2018). Anxiety, motivation, and self-confidence in speaking english during task based activities in second life. </w:t>
      </w:r>
      <w:r w:rsidRPr="00875089">
        <w:rPr>
          <w:rFonts w:ascii="Times New Roman" w:hAnsi="Times New Roman" w:cs="Times New Roman"/>
          <w:i/>
          <w:iCs/>
        </w:rPr>
        <w:t>Kastamonu Üniversitesi Kastamonu Eğitim Dergisi</w:t>
      </w:r>
      <w:r w:rsidRPr="00875089">
        <w:rPr>
          <w:rFonts w:ascii="Times New Roman" w:hAnsi="Times New Roman" w:cs="Times New Roman"/>
        </w:rPr>
        <w:t>, 1–15. https://doi.org/10.24106/kefdergi.363889</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Bárcena, E., Read, T., &amp; Arús, J. (Eds.). (2014). </w:t>
      </w:r>
      <w:r w:rsidRPr="00875089">
        <w:rPr>
          <w:rFonts w:ascii="Times New Roman" w:hAnsi="Times New Roman" w:cs="Times New Roman"/>
          <w:i/>
          <w:iCs/>
        </w:rPr>
        <w:t>Languages for Specific Purposes in the Digital Era</w:t>
      </w:r>
      <w:r w:rsidRPr="00875089">
        <w:rPr>
          <w:rFonts w:ascii="Times New Roman" w:hAnsi="Times New Roman" w:cs="Times New Roman"/>
        </w:rPr>
        <w:t xml:space="preserve"> (Vol. 19). Springer International Publishing. https://doi.org/10.1007/978-3-319-02222-2</w:t>
      </w:r>
    </w:p>
    <w:p w:rsidR="000F354D" w:rsidRPr="00875089" w:rsidRDefault="000F354D" w:rsidP="00875089">
      <w:pPr>
        <w:spacing w:after="0" w:line="240" w:lineRule="auto"/>
        <w:ind w:left="567" w:hanging="567"/>
        <w:rPr>
          <w:rFonts w:ascii="Times New Roman" w:hAnsi="Times New Roman" w:cs="Times New Roman"/>
        </w:rPr>
      </w:pPr>
      <w:r w:rsidRPr="00875089">
        <w:rPr>
          <w:rFonts w:ascii="Times New Roman" w:hAnsi="Times New Roman" w:cs="Times New Roman"/>
        </w:rPr>
        <w:t xml:space="preserve">Basturkmen, H. (2010). </w:t>
      </w:r>
      <w:r w:rsidRPr="00875089">
        <w:rPr>
          <w:rFonts w:ascii="Times New Roman" w:hAnsi="Times New Roman" w:cs="Times New Roman"/>
          <w:i/>
        </w:rPr>
        <w:t>Developing courses in English for specific purposes.</w:t>
      </w:r>
      <w:r w:rsidRPr="00875089">
        <w:rPr>
          <w:rFonts w:ascii="Times New Roman" w:hAnsi="Times New Roman" w:cs="Times New Roman"/>
        </w:rPr>
        <w:t xml:space="preserve"> Palgrave Macmillan. doi:10.1057/9780230290518 </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Bhatia, V. K., &amp; Bremner, S. (2012). English for business communication. </w:t>
      </w:r>
      <w:r w:rsidRPr="00875089">
        <w:rPr>
          <w:rFonts w:ascii="Times New Roman" w:hAnsi="Times New Roman" w:cs="Times New Roman"/>
          <w:i/>
          <w:iCs/>
        </w:rPr>
        <w:t>Language Teaching</w:t>
      </w:r>
      <w:r w:rsidRPr="00875089">
        <w:rPr>
          <w:rFonts w:ascii="Times New Roman" w:hAnsi="Times New Roman" w:cs="Times New Roman"/>
        </w:rPr>
        <w:t xml:space="preserve">, </w:t>
      </w:r>
      <w:r w:rsidRPr="00875089">
        <w:rPr>
          <w:rFonts w:ascii="Times New Roman" w:hAnsi="Times New Roman" w:cs="Times New Roman"/>
          <w:i/>
          <w:iCs/>
        </w:rPr>
        <w:t>45</w:t>
      </w:r>
      <w:r w:rsidRPr="00875089">
        <w:rPr>
          <w:rFonts w:ascii="Times New Roman" w:hAnsi="Times New Roman" w:cs="Times New Roman"/>
        </w:rPr>
        <w:t>(4), 410–445. https://doi.org/10.1017/S026144481200017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Braun, V., &amp; Clarke, V. (2006). Using thematic analysis in psychology. </w:t>
      </w:r>
      <w:r w:rsidRPr="00875089">
        <w:rPr>
          <w:rFonts w:ascii="Times New Roman" w:hAnsi="Times New Roman" w:cs="Times New Roman"/>
          <w:i/>
          <w:iCs/>
        </w:rPr>
        <w:t>Qualitative Research in Psychology</w:t>
      </w:r>
      <w:r w:rsidRPr="00875089">
        <w:rPr>
          <w:rFonts w:ascii="Times New Roman" w:hAnsi="Times New Roman" w:cs="Times New Roman"/>
        </w:rPr>
        <w:t xml:space="preserve">, </w:t>
      </w:r>
      <w:r w:rsidRPr="00875089">
        <w:rPr>
          <w:rFonts w:ascii="Times New Roman" w:hAnsi="Times New Roman" w:cs="Times New Roman"/>
          <w:i/>
          <w:iCs/>
        </w:rPr>
        <w:t>3</w:t>
      </w:r>
      <w:r w:rsidRPr="00875089">
        <w:rPr>
          <w:rFonts w:ascii="Times New Roman" w:hAnsi="Times New Roman" w:cs="Times New Roman"/>
        </w:rPr>
        <w:t>(2), 77–101. https://doi.org/10.1191/1478088706qp063oa</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Cai, W. (2024). Exploration and practice of business english teaching mode based on project-based learning. </w:t>
      </w:r>
      <w:r w:rsidRPr="00875089">
        <w:rPr>
          <w:rFonts w:ascii="Times New Roman" w:hAnsi="Times New Roman" w:cs="Times New Roman"/>
          <w:i/>
          <w:iCs/>
        </w:rPr>
        <w:t>Applied Mathematics and Nonlinear Sciences</w:t>
      </w:r>
      <w:r w:rsidRPr="00875089">
        <w:rPr>
          <w:rFonts w:ascii="Times New Roman" w:hAnsi="Times New Roman" w:cs="Times New Roman"/>
        </w:rPr>
        <w:t xml:space="preserve">, </w:t>
      </w:r>
      <w:r w:rsidRPr="00875089">
        <w:rPr>
          <w:rFonts w:ascii="Times New Roman" w:hAnsi="Times New Roman" w:cs="Times New Roman"/>
          <w:i/>
          <w:iCs/>
        </w:rPr>
        <w:t>9</w:t>
      </w:r>
      <w:r w:rsidRPr="00875089">
        <w:rPr>
          <w:rFonts w:ascii="Times New Roman" w:hAnsi="Times New Roman" w:cs="Times New Roman"/>
        </w:rPr>
        <w:t>(1), 20243086. https://doi.org/10.2478/amns-2024-308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Chan, C. S. C. (2021). Helping university students discover their workplace communication needs: An eclectic and interdisciplinary approach to facilitating on-the-job learning of workplace communication. </w:t>
      </w:r>
      <w:r w:rsidRPr="00875089">
        <w:rPr>
          <w:rFonts w:ascii="Times New Roman" w:hAnsi="Times New Roman" w:cs="Times New Roman"/>
          <w:i/>
          <w:iCs/>
        </w:rPr>
        <w:t>English for Specific Purposes</w:t>
      </w:r>
      <w:r w:rsidRPr="00875089">
        <w:rPr>
          <w:rFonts w:ascii="Times New Roman" w:hAnsi="Times New Roman" w:cs="Times New Roman"/>
        </w:rPr>
        <w:t xml:space="preserve">, </w:t>
      </w:r>
      <w:r w:rsidRPr="00875089">
        <w:rPr>
          <w:rFonts w:ascii="Times New Roman" w:hAnsi="Times New Roman" w:cs="Times New Roman"/>
          <w:i/>
          <w:iCs/>
        </w:rPr>
        <w:t>64</w:t>
      </w:r>
      <w:r w:rsidRPr="00875089">
        <w:rPr>
          <w:rFonts w:ascii="Times New Roman" w:hAnsi="Times New Roman" w:cs="Times New Roman"/>
        </w:rPr>
        <w:t>, 55–71. https://doi.org/10.1016/j.esp.2021.07.002</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Creswell, J. W., &amp; Creswell, J. D. (2017). </w:t>
      </w:r>
      <w:r w:rsidRPr="00875089">
        <w:rPr>
          <w:rFonts w:ascii="Times New Roman" w:hAnsi="Times New Roman" w:cs="Times New Roman"/>
          <w:i/>
          <w:iCs/>
        </w:rPr>
        <w:t>Research design: Qualitative, quantitative, and mixed methods approaches</w:t>
      </w:r>
      <w:r w:rsidR="006F5A62" w:rsidRPr="00875089">
        <w:rPr>
          <w:rFonts w:ascii="Times New Roman" w:hAnsi="Times New Roman" w:cs="Times New Roman"/>
        </w:rPr>
        <w:t xml:space="preserve">. SAGE Publications. </w:t>
      </w:r>
      <w:r w:rsidRPr="00875089">
        <w:rPr>
          <w:rFonts w:ascii="Times New Roman" w:hAnsi="Times New Roman" w:cs="Times New Roman"/>
        </w:rPr>
        <w:t>https://spada.uns.ac.id/pluginfile.php/510378/mod_resource/content/1/creswell.pdf</w:t>
      </w:r>
    </w:p>
    <w:p w:rsidR="006F5A62" w:rsidRPr="00063D73" w:rsidRDefault="006F5A62" w:rsidP="00875089">
      <w:pPr>
        <w:pStyle w:val="Heading7"/>
        <w:spacing w:before="0" w:line="240" w:lineRule="auto"/>
        <w:ind w:left="567" w:hanging="567"/>
        <w:rPr>
          <w:rFonts w:ascii="Times New Roman" w:hAnsi="Times New Roman" w:cs="Times New Roman"/>
          <w:i w:val="0"/>
          <w:color w:val="auto"/>
        </w:rPr>
      </w:pPr>
      <w:r w:rsidRPr="00063D73">
        <w:rPr>
          <w:rFonts w:ascii="Times New Roman" w:hAnsi="Times New Roman" w:cs="Times New Roman"/>
          <w:i w:val="0"/>
          <w:color w:val="auto"/>
        </w:rPr>
        <w:t xml:space="preserve">Dattner, E. H. G., &amp; Ravid, D. (2018). Preface to the handbook of applied linguistics series. In </w:t>
      </w:r>
      <w:r w:rsidRPr="00063D73">
        <w:rPr>
          <w:rFonts w:ascii="Times New Roman" w:hAnsi="Times New Roman" w:cs="Times New Roman"/>
          <w:color w:val="auto"/>
        </w:rPr>
        <w:t>Handbook of communication disorders.</w:t>
      </w:r>
      <w:r w:rsidRPr="00063D73">
        <w:rPr>
          <w:rFonts w:ascii="Times New Roman" w:hAnsi="Times New Roman" w:cs="Times New Roman"/>
          <w:i w:val="0"/>
          <w:color w:val="auto"/>
        </w:rPr>
        <w:t xml:space="preserve"> De Gruyter. https://doi.org/10.1515/9781614514909-202 </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Daqiq, B., Akramy, S. A., &amp; Barati, A. M. (2024). The impacts of english language proficiency on employment opportunities. </w:t>
      </w:r>
      <w:r w:rsidRPr="00875089">
        <w:rPr>
          <w:rFonts w:ascii="Times New Roman" w:hAnsi="Times New Roman" w:cs="Times New Roman"/>
          <w:i/>
          <w:iCs/>
        </w:rPr>
        <w:t>American Journal of Science Education Research</w:t>
      </w:r>
      <w:r w:rsidRPr="00875089">
        <w:rPr>
          <w:rFonts w:ascii="Times New Roman" w:hAnsi="Times New Roman" w:cs="Times New Roman"/>
        </w:rPr>
        <w:t>, 1–8. https://doi.org/DOI: 10.47991/2835-6764/AJSER-183</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Dattner, E., &amp; Ravid, D. (Eds.). (2018). Preface to the handbooks of applied linguistics series. In </w:t>
      </w:r>
      <w:r w:rsidRPr="00875089">
        <w:rPr>
          <w:rFonts w:ascii="Times New Roman" w:hAnsi="Times New Roman" w:cs="Times New Roman"/>
          <w:i/>
          <w:iCs/>
        </w:rPr>
        <w:t>Handbook of Communication Disorders</w:t>
      </w:r>
      <w:r w:rsidRPr="00875089">
        <w:rPr>
          <w:rFonts w:ascii="Times New Roman" w:hAnsi="Times New Roman" w:cs="Times New Roman"/>
        </w:rPr>
        <w:t xml:space="preserve"> (p. V–VI). De Gruyter. https://doi.org/10.1515/9781614514909-202</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Desnaranti, L., &amp; Putra, F. P. (2023). Need analysis of business english for economic education undergraduate students. </w:t>
      </w:r>
      <w:r w:rsidRPr="00875089">
        <w:rPr>
          <w:rFonts w:ascii="Times New Roman" w:hAnsi="Times New Roman" w:cs="Times New Roman"/>
          <w:i/>
          <w:iCs/>
        </w:rPr>
        <w:t>Research and Development Journal of Education</w:t>
      </w:r>
      <w:r w:rsidRPr="00875089">
        <w:rPr>
          <w:rFonts w:ascii="Times New Roman" w:hAnsi="Times New Roman" w:cs="Times New Roman"/>
        </w:rPr>
        <w:t xml:space="preserve">, </w:t>
      </w:r>
      <w:r w:rsidRPr="00875089">
        <w:rPr>
          <w:rFonts w:ascii="Times New Roman" w:hAnsi="Times New Roman" w:cs="Times New Roman"/>
          <w:i/>
          <w:iCs/>
        </w:rPr>
        <w:t>9</w:t>
      </w:r>
      <w:r w:rsidRPr="00875089">
        <w:rPr>
          <w:rFonts w:ascii="Times New Roman" w:hAnsi="Times New Roman" w:cs="Times New Roman"/>
        </w:rPr>
        <w:t>(2), 1091. https://doi.org/10.30998/rdje.v9i2.17785</w:t>
      </w:r>
    </w:p>
    <w:p w:rsidR="000F354D" w:rsidRPr="00875089" w:rsidRDefault="000F354D" w:rsidP="00875089">
      <w:pPr>
        <w:spacing w:after="0" w:line="240" w:lineRule="auto"/>
        <w:ind w:left="567" w:hanging="567"/>
        <w:rPr>
          <w:rFonts w:ascii="Times New Roman" w:hAnsi="Times New Roman" w:cs="Times New Roman"/>
        </w:rPr>
      </w:pPr>
      <w:r w:rsidRPr="00875089">
        <w:rPr>
          <w:rFonts w:ascii="Times New Roman" w:hAnsi="Times New Roman" w:cs="Times New Roman"/>
        </w:rPr>
        <w:t xml:space="preserve">Dudley-Evans, T., &amp; St. John, M. J. (1998). </w:t>
      </w:r>
      <w:r w:rsidRPr="00875089">
        <w:rPr>
          <w:rFonts w:ascii="Times New Roman" w:hAnsi="Times New Roman" w:cs="Times New Roman"/>
          <w:i/>
        </w:rPr>
        <w:t>Developments in English for specific purposes: A multi-disciplinary approach</w:t>
      </w:r>
      <w:r w:rsidRPr="00875089">
        <w:rPr>
          <w:rFonts w:ascii="Times New Roman" w:hAnsi="Times New Roman" w:cs="Times New Roman"/>
        </w:rPr>
        <w:t>. Cambridge University Press. https://assets.cambridge.org/97805215/96756/excerpt/9780521596756_excerpt.pdf</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Dzogovic, S. A., &amp; Ajdarpasic, S. (2022). The importance of language managemet: Implication in the international business environmrnt. </w:t>
      </w:r>
      <w:r w:rsidRPr="00875089">
        <w:rPr>
          <w:rFonts w:ascii="Times New Roman" w:hAnsi="Times New Roman" w:cs="Times New Roman"/>
          <w:i/>
          <w:iCs/>
        </w:rPr>
        <w:t>Journal Human Research in Rehabilitation</w:t>
      </w:r>
      <w:r w:rsidRPr="00875089">
        <w:rPr>
          <w:rFonts w:ascii="Times New Roman" w:hAnsi="Times New Roman" w:cs="Times New Roman"/>
        </w:rPr>
        <w:t xml:space="preserve">, </w:t>
      </w:r>
      <w:r w:rsidRPr="00875089">
        <w:rPr>
          <w:rFonts w:ascii="Times New Roman" w:hAnsi="Times New Roman" w:cs="Times New Roman"/>
          <w:i/>
          <w:iCs/>
        </w:rPr>
        <w:t>12</w:t>
      </w:r>
      <w:r w:rsidRPr="00875089">
        <w:rPr>
          <w:rFonts w:ascii="Times New Roman" w:hAnsi="Times New Roman" w:cs="Times New Roman"/>
        </w:rPr>
        <w:t>(1), 53–61. https://doi.org/10.21554/hrr.04220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Ellis, M., &amp; Johnson, C. (2007). </w:t>
      </w:r>
      <w:r w:rsidRPr="00875089">
        <w:rPr>
          <w:rFonts w:ascii="Times New Roman" w:hAnsi="Times New Roman" w:cs="Times New Roman"/>
          <w:i/>
          <w:iCs/>
        </w:rPr>
        <w:t>Teaching business english</w:t>
      </w:r>
      <w:r w:rsidRPr="00875089">
        <w:rPr>
          <w:rFonts w:ascii="Times New Roman" w:hAnsi="Times New Roman" w:cs="Times New Roman"/>
        </w:rPr>
        <w:t xml:space="preserve"> (7. impr). Oxford Univ. Pr.</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Erkir, S., Kayapinar, U., &amp; Alkhaldi, A. A. (2025). The Role of business english in higher education: Enhancing global communication and employability. </w:t>
      </w:r>
      <w:r w:rsidRPr="00875089">
        <w:rPr>
          <w:rFonts w:ascii="Times New Roman" w:hAnsi="Times New Roman" w:cs="Times New Roman"/>
          <w:i/>
          <w:iCs/>
        </w:rPr>
        <w:t>World Journal of English Language</w:t>
      </w:r>
      <w:r w:rsidRPr="00875089">
        <w:rPr>
          <w:rFonts w:ascii="Times New Roman" w:hAnsi="Times New Roman" w:cs="Times New Roman"/>
        </w:rPr>
        <w:t xml:space="preserve">, </w:t>
      </w:r>
      <w:r w:rsidRPr="00875089">
        <w:rPr>
          <w:rFonts w:ascii="Times New Roman" w:hAnsi="Times New Roman" w:cs="Times New Roman"/>
          <w:i/>
          <w:iCs/>
        </w:rPr>
        <w:t>15</w:t>
      </w:r>
      <w:r w:rsidRPr="00875089">
        <w:rPr>
          <w:rFonts w:ascii="Times New Roman" w:hAnsi="Times New Roman" w:cs="Times New Roman"/>
        </w:rPr>
        <w:t>(5), 262. https://doi.org/10.5430/wjel.v15n5p262</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Evans, S. (2013). Perspectives on the use of english as a business lingua franca in Hong Kong. </w:t>
      </w:r>
      <w:r w:rsidRPr="00875089">
        <w:rPr>
          <w:rFonts w:ascii="Times New Roman" w:hAnsi="Times New Roman" w:cs="Times New Roman"/>
          <w:i/>
          <w:iCs/>
        </w:rPr>
        <w:t>International Journal of Business Communication</w:t>
      </w:r>
      <w:r w:rsidRPr="00875089">
        <w:rPr>
          <w:rFonts w:ascii="Times New Roman" w:hAnsi="Times New Roman" w:cs="Times New Roman"/>
        </w:rPr>
        <w:t xml:space="preserve">, </w:t>
      </w:r>
      <w:r w:rsidRPr="00875089">
        <w:rPr>
          <w:rFonts w:ascii="Times New Roman" w:hAnsi="Times New Roman" w:cs="Times New Roman"/>
          <w:i/>
          <w:iCs/>
        </w:rPr>
        <w:t>50</w:t>
      </w:r>
      <w:r w:rsidRPr="00875089">
        <w:rPr>
          <w:rFonts w:ascii="Times New Roman" w:hAnsi="Times New Roman" w:cs="Times New Roman"/>
        </w:rPr>
        <w:t>(3), 227–252. https://doi.org/10.1177/0021943613487073</w:t>
      </w:r>
    </w:p>
    <w:p w:rsidR="00063D73" w:rsidRPr="00063D73" w:rsidRDefault="000F354D" w:rsidP="00063D73">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Febti Ismiatun, Dzurriyyatun Ni’mah, &amp; Fitri Awaliyatush Sholihah. (2024). Strategically speaking english: upgrading public speaking skills through strategy training in high schools. </w:t>
      </w:r>
      <w:r w:rsidRPr="00875089">
        <w:rPr>
          <w:rFonts w:ascii="Times New Roman" w:hAnsi="Times New Roman" w:cs="Times New Roman"/>
          <w:i/>
          <w:iCs/>
        </w:rPr>
        <w:t>ABDIMAS: Jurnal Pengabdian Masyarakat</w:t>
      </w:r>
      <w:r w:rsidRPr="00875089">
        <w:rPr>
          <w:rFonts w:ascii="Times New Roman" w:hAnsi="Times New Roman" w:cs="Times New Roman"/>
        </w:rPr>
        <w:t xml:space="preserve">, </w:t>
      </w:r>
      <w:r w:rsidRPr="00875089">
        <w:rPr>
          <w:rFonts w:ascii="Times New Roman" w:hAnsi="Times New Roman" w:cs="Times New Roman"/>
          <w:i/>
          <w:iCs/>
        </w:rPr>
        <w:t>7</w:t>
      </w:r>
      <w:r w:rsidRPr="00875089">
        <w:rPr>
          <w:rFonts w:ascii="Times New Roman" w:hAnsi="Times New Roman" w:cs="Times New Roman"/>
        </w:rPr>
        <w:t>(4), 1455–1463. https://doi.org/10.35568/abdimas.v7i4.5140</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Fitria, T. N. (2019). </w:t>
      </w:r>
      <w:r w:rsidRPr="00875089">
        <w:rPr>
          <w:rFonts w:ascii="Times New Roman" w:hAnsi="Times New Roman" w:cs="Times New Roman"/>
          <w:i/>
          <w:iCs/>
        </w:rPr>
        <w:t>Business english as a part of teaching english for business specific purposes (ESP) to economic students</w:t>
      </w:r>
      <w:r w:rsidRPr="00875089">
        <w:rPr>
          <w:rFonts w:ascii="Times New Roman" w:hAnsi="Times New Roman" w:cs="Times New Roman"/>
        </w:rPr>
        <w:t>.</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Galloway, N., &amp; Rose, H. (2015). </w:t>
      </w:r>
      <w:r w:rsidRPr="00875089">
        <w:rPr>
          <w:rFonts w:ascii="Times New Roman" w:hAnsi="Times New Roman" w:cs="Times New Roman"/>
          <w:i/>
          <w:iCs/>
        </w:rPr>
        <w:t>Introducing global Englishes</w:t>
      </w:r>
      <w:r w:rsidRPr="00875089">
        <w:rPr>
          <w:rFonts w:ascii="Times New Roman" w:hAnsi="Times New Roman" w:cs="Times New Roman"/>
        </w:rPr>
        <w:t xml:space="preserve">. Routledge, Taylor &amp; Francis Group. </w:t>
      </w:r>
      <w:hyperlink r:id="rId10" w:tgtFrame="_blank" w:history="1">
        <w:r w:rsidRPr="00875089">
          <w:rPr>
            <w:rStyle w:val="Hyperlink"/>
            <w:rFonts w:ascii="Times New Roman" w:hAnsi="Times New Roman" w:cs="Times New Roman"/>
            <w:spacing w:val="5"/>
            <w:shd w:val="clear" w:color="auto" w:fill="FFFFFF"/>
          </w:rPr>
          <w:t>https://doi.org/10.4324/9781315734347</w:t>
        </w:r>
      </w:hyperlink>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Gimenez, J. (2006). Embedded business emails: Meeting new demands in international business communication. </w:t>
      </w:r>
      <w:r w:rsidRPr="00875089">
        <w:rPr>
          <w:rFonts w:ascii="Times New Roman" w:hAnsi="Times New Roman" w:cs="Times New Roman"/>
          <w:i/>
          <w:iCs/>
        </w:rPr>
        <w:t>English for Specific Purposes</w:t>
      </w:r>
      <w:r w:rsidRPr="00875089">
        <w:rPr>
          <w:rFonts w:ascii="Times New Roman" w:hAnsi="Times New Roman" w:cs="Times New Roman"/>
        </w:rPr>
        <w:t xml:space="preserve">, </w:t>
      </w:r>
      <w:r w:rsidRPr="00875089">
        <w:rPr>
          <w:rFonts w:ascii="Times New Roman" w:hAnsi="Times New Roman" w:cs="Times New Roman"/>
          <w:i/>
          <w:iCs/>
        </w:rPr>
        <w:t>25</w:t>
      </w:r>
      <w:r w:rsidRPr="00875089">
        <w:rPr>
          <w:rFonts w:ascii="Times New Roman" w:hAnsi="Times New Roman" w:cs="Times New Roman"/>
        </w:rPr>
        <w:t>(2), 154–172. https://doi.org/10.1016/j.esp.2005.04.005</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lastRenderedPageBreak/>
        <w:t xml:space="preserve">Heckadon, P., &amp; Tuzlukova, V. (2022). Becoming  a business writer: Omani ESP students’ self-perceived writing challenges, needs and wants. </w:t>
      </w:r>
      <w:r w:rsidRPr="00875089">
        <w:rPr>
          <w:rFonts w:ascii="Times New Roman" w:hAnsi="Times New Roman" w:cs="Times New Roman"/>
          <w:i/>
          <w:iCs/>
        </w:rPr>
        <w:t>Journal of Teaching English for Specific and Academic Purposes</w:t>
      </w:r>
      <w:r w:rsidRPr="00875089">
        <w:rPr>
          <w:rFonts w:ascii="Times New Roman" w:hAnsi="Times New Roman" w:cs="Times New Roman"/>
        </w:rPr>
        <w:t>, 753. https:/</w:t>
      </w:r>
      <w:r w:rsidR="00063D73">
        <w:rPr>
          <w:rFonts w:ascii="Times New Roman" w:hAnsi="Times New Roman" w:cs="Times New Roman"/>
        </w:rPr>
        <w:t xml:space="preserve">/doi.org/10.22190/JTESAP2104753H </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Hicham, B. (2024). </w:t>
      </w:r>
      <w:r w:rsidRPr="00875089">
        <w:rPr>
          <w:rFonts w:ascii="Times New Roman" w:hAnsi="Times New Roman" w:cs="Times New Roman"/>
          <w:i/>
          <w:iCs/>
        </w:rPr>
        <w:t>Investigating students’ politeness strategies in email requests: Master two students of english at Ziane Achour University Djelfa</w:t>
      </w:r>
      <w:r w:rsidRPr="00875089">
        <w:rPr>
          <w:rFonts w:ascii="Times New Roman" w:hAnsi="Times New Roman" w:cs="Times New Roman"/>
        </w:rPr>
        <w:t xml:space="preserve">. </w:t>
      </w:r>
      <w:r w:rsidRPr="00875089">
        <w:rPr>
          <w:rFonts w:ascii="Times New Roman" w:hAnsi="Times New Roman" w:cs="Times New Roman"/>
          <w:i/>
          <w:iCs/>
        </w:rPr>
        <w:t>03</w:t>
      </w:r>
      <w:r w:rsidRPr="00875089">
        <w:rPr>
          <w:rFonts w:ascii="Times New Roman" w:hAnsi="Times New Roman" w:cs="Times New Roman"/>
        </w:rPr>
        <w:t>(0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Huang, T.-C., Chen, C.-C., &amp; Chou, Y.-W. (2016). Animating eco-education: To see, feel, and discover in an augmented reality-based experiential learning environment. </w:t>
      </w:r>
      <w:r w:rsidRPr="00875089">
        <w:rPr>
          <w:rFonts w:ascii="Times New Roman" w:hAnsi="Times New Roman" w:cs="Times New Roman"/>
          <w:i/>
          <w:iCs/>
        </w:rPr>
        <w:t>Computers &amp; Education</w:t>
      </w:r>
      <w:r w:rsidRPr="00875089">
        <w:rPr>
          <w:rFonts w:ascii="Times New Roman" w:hAnsi="Times New Roman" w:cs="Times New Roman"/>
        </w:rPr>
        <w:t xml:space="preserve">, </w:t>
      </w:r>
      <w:r w:rsidRPr="00875089">
        <w:rPr>
          <w:rFonts w:ascii="Times New Roman" w:hAnsi="Times New Roman" w:cs="Times New Roman"/>
          <w:i/>
          <w:iCs/>
        </w:rPr>
        <w:t>96</w:t>
      </w:r>
      <w:r w:rsidRPr="00875089">
        <w:rPr>
          <w:rFonts w:ascii="Times New Roman" w:hAnsi="Times New Roman" w:cs="Times New Roman"/>
        </w:rPr>
        <w:t>, 72–82. https://doi.org/10.1016/j.compedu.2016.02.008</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Hutchinson, T., &amp; Waters, A. (1987). English for specific purposes: A learning-centred approach. </w:t>
      </w:r>
      <w:r w:rsidRPr="00875089">
        <w:rPr>
          <w:rFonts w:ascii="Times New Roman" w:hAnsi="Times New Roman" w:cs="Times New Roman"/>
          <w:i/>
          <w:iCs/>
        </w:rPr>
        <w:t>Cambridge University Press</w:t>
      </w:r>
      <w:r w:rsidRPr="00875089">
        <w:rPr>
          <w:rFonts w:ascii="Times New Roman" w:hAnsi="Times New Roman" w:cs="Times New Roman"/>
        </w:rPr>
        <w:t xml:space="preserve">, </w:t>
      </w:r>
      <w:r w:rsidRPr="00875089">
        <w:rPr>
          <w:rFonts w:ascii="Times New Roman" w:hAnsi="Times New Roman" w:cs="Times New Roman"/>
          <w:i/>
          <w:iCs/>
        </w:rPr>
        <w:t>16</w:t>
      </w:r>
      <w:r w:rsidRPr="00875089">
        <w:rPr>
          <w:rFonts w:ascii="Times New Roman" w:hAnsi="Times New Roman" w:cs="Times New Roman"/>
        </w:rPr>
        <w:t>(1). https://doi.org/10.1017/CBO978051173303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Isma, A., Putri, A. M. J., &amp; Sardi, A. (2024). Examining university students’ business english writing performance: Frequent errors and pitfalls. </w:t>
      </w:r>
      <w:r w:rsidRPr="00875089">
        <w:rPr>
          <w:rFonts w:ascii="Times New Roman" w:hAnsi="Times New Roman" w:cs="Times New Roman"/>
          <w:i/>
          <w:iCs/>
        </w:rPr>
        <w:t>Research and Innovation in Applied Linguistics-Electronic Journal</w:t>
      </w:r>
      <w:r w:rsidRPr="00875089">
        <w:rPr>
          <w:rFonts w:ascii="Times New Roman" w:hAnsi="Times New Roman" w:cs="Times New Roman"/>
        </w:rPr>
        <w:t xml:space="preserve">, </w:t>
      </w:r>
      <w:r w:rsidRPr="00875089">
        <w:rPr>
          <w:rFonts w:ascii="Times New Roman" w:hAnsi="Times New Roman" w:cs="Times New Roman"/>
          <w:i/>
          <w:iCs/>
        </w:rPr>
        <w:t>2</w:t>
      </w:r>
      <w:r w:rsidRPr="00875089">
        <w:rPr>
          <w:rFonts w:ascii="Times New Roman" w:hAnsi="Times New Roman" w:cs="Times New Roman"/>
        </w:rPr>
        <w:t>(2), 79. https://doi.org/10.31963/rial.v2i2.444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Jawad, A. S. H. A., &amp; Mansour, A. A. (2021). An exploration of grammatical errors in written english of libyan EFL students with special reference to arabic as their first-language. </w:t>
      </w:r>
      <w:r w:rsidRPr="00875089">
        <w:rPr>
          <w:rFonts w:ascii="Times New Roman" w:hAnsi="Times New Roman" w:cs="Times New Roman"/>
          <w:i/>
          <w:iCs/>
        </w:rPr>
        <w:t>Journal of World Englishes and Educational Practices</w:t>
      </w:r>
      <w:r w:rsidRPr="00875089">
        <w:rPr>
          <w:rFonts w:ascii="Times New Roman" w:hAnsi="Times New Roman" w:cs="Times New Roman"/>
        </w:rPr>
        <w:t xml:space="preserve">, </w:t>
      </w:r>
      <w:r w:rsidRPr="00875089">
        <w:rPr>
          <w:rFonts w:ascii="Times New Roman" w:hAnsi="Times New Roman" w:cs="Times New Roman"/>
          <w:i/>
          <w:iCs/>
        </w:rPr>
        <w:t>3</w:t>
      </w:r>
      <w:r w:rsidRPr="00875089">
        <w:rPr>
          <w:rFonts w:ascii="Times New Roman" w:hAnsi="Times New Roman" w:cs="Times New Roman"/>
        </w:rPr>
        <w:t>(7), 07–25. https://doi.org/10.32996/jweep.2021.3.7.2</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Jiang, L., &amp; Qu, Y. (2024). Assessing core competencies of business English students in Chinese higher vocational colleges. </w:t>
      </w:r>
      <w:r w:rsidRPr="00875089">
        <w:rPr>
          <w:rFonts w:ascii="Times New Roman" w:hAnsi="Times New Roman" w:cs="Times New Roman"/>
          <w:i/>
          <w:iCs/>
        </w:rPr>
        <w:t>Scientific Reports</w:t>
      </w:r>
      <w:r w:rsidRPr="00875089">
        <w:rPr>
          <w:rFonts w:ascii="Times New Roman" w:hAnsi="Times New Roman" w:cs="Times New Roman"/>
        </w:rPr>
        <w:t xml:space="preserve">, </w:t>
      </w:r>
      <w:r w:rsidRPr="00875089">
        <w:rPr>
          <w:rFonts w:ascii="Times New Roman" w:hAnsi="Times New Roman" w:cs="Times New Roman"/>
          <w:i/>
          <w:iCs/>
        </w:rPr>
        <w:t>14</w:t>
      </w:r>
      <w:r w:rsidRPr="00875089">
        <w:rPr>
          <w:rFonts w:ascii="Times New Roman" w:hAnsi="Times New Roman" w:cs="Times New Roman"/>
        </w:rPr>
        <w:t>(1), 29328. https://doi.org/10.1038/s41598-024-78898-y</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Johnson-Sheehan, R. (2023). Proposal. In H. Yu &amp; J. Buehl (Eds.), </w:t>
      </w:r>
      <w:r w:rsidRPr="00875089">
        <w:rPr>
          <w:rFonts w:ascii="Times New Roman" w:hAnsi="Times New Roman" w:cs="Times New Roman"/>
          <w:i/>
          <w:iCs/>
        </w:rPr>
        <w:t>Keywords in Technical and Professional Communication</w:t>
      </w:r>
      <w:r w:rsidRPr="00875089">
        <w:rPr>
          <w:rFonts w:ascii="Times New Roman" w:hAnsi="Times New Roman" w:cs="Times New Roman"/>
        </w:rPr>
        <w:t xml:space="preserve"> (pp. 227–232). The WAC Clearinghouse; University Press of Colorado. https://doi.org/10.37514/TPC-B.2023.1923.2.2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Kurniasih, K., Sholihah, F. A., Umamah, A., &amp; Hidayanti, I. (2020). Writing Process Approach and Its Effect on studentsâ€</w:t>
      </w:r>
      <w:r w:rsidRPr="00875089">
        <w:rPr>
          <w:rFonts w:ascii="Times New Roman" w:hAnsi="Times New Roman" w:cs="Times New Roman"/>
          <w:vertAlign w:val="superscript"/>
        </w:rPr>
        <w:t>TM</w:t>
      </w:r>
      <w:r w:rsidRPr="00875089">
        <w:rPr>
          <w:rFonts w:ascii="Times New Roman" w:hAnsi="Times New Roman" w:cs="Times New Roman"/>
        </w:rPr>
        <w:t xml:space="preserve"> writing anxiety and Performance. </w:t>
      </w:r>
      <w:r w:rsidRPr="00875089">
        <w:rPr>
          <w:rFonts w:ascii="Times New Roman" w:hAnsi="Times New Roman" w:cs="Times New Roman"/>
          <w:i/>
          <w:iCs/>
        </w:rPr>
        <w:t>JURNAL ARBITRER</w:t>
      </w:r>
      <w:r w:rsidRPr="00875089">
        <w:rPr>
          <w:rFonts w:ascii="Times New Roman" w:hAnsi="Times New Roman" w:cs="Times New Roman"/>
        </w:rPr>
        <w:t xml:space="preserve">, </w:t>
      </w:r>
      <w:r w:rsidRPr="00875089">
        <w:rPr>
          <w:rFonts w:ascii="Times New Roman" w:hAnsi="Times New Roman" w:cs="Times New Roman"/>
          <w:i/>
          <w:iCs/>
        </w:rPr>
        <w:t>7</w:t>
      </w:r>
      <w:r w:rsidRPr="00875089">
        <w:rPr>
          <w:rFonts w:ascii="Times New Roman" w:hAnsi="Times New Roman" w:cs="Times New Roman"/>
        </w:rPr>
        <w:t>(2), 144–150. https://doi.org/10.25077/ar.7.2.144-150.2020</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Louhiala-Salminen, L. (2002). The fly’s perspective: Discourse in the daily routine of a business manager. </w:t>
      </w:r>
      <w:r w:rsidRPr="00875089">
        <w:rPr>
          <w:rFonts w:ascii="Times New Roman" w:hAnsi="Times New Roman" w:cs="Times New Roman"/>
          <w:i/>
          <w:iCs/>
        </w:rPr>
        <w:t>English for Specific Purposes</w:t>
      </w:r>
      <w:r w:rsidRPr="00875089">
        <w:rPr>
          <w:rFonts w:ascii="Times New Roman" w:hAnsi="Times New Roman" w:cs="Times New Roman"/>
        </w:rPr>
        <w:t xml:space="preserve">, </w:t>
      </w:r>
      <w:r w:rsidRPr="00875089">
        <w:rPr>
          <w:rFonts w:ascii="Times New Roman" w:hAnsi="Times New Roman" w:cs="Times New Roman"/>
          <w:i/>
          <w:iCs/>
        </w:rPr>
        <w:t>21</w:t>
      </w:r>
      <w:r w:rsidRPr="00875089">
        <w:rPr>
          <w:rFonts w:ascii="Times New Roman" w:hAnsi="Times New Roman" w:cs="Times New Roman"/>
        </w:rPr>
        <w:t>(3), 211–231. https://doi.org/10.1016/S0889-4906(00)00036-3</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Louhiala-Salminen, L., &amp; Kankaanranta, A. (2011). Professional communication in a global business context: The notion of global communicative competence. </w:t>
      </w:r>
      <w:r w:rsidRPr="00875089">
        <w:rPr>
          <w:rFonts w:ascii="Times New Roman" w:hAnsi="Times New Roman" w:cs="Times New Roman"/>
          <w:i/>
          <w:iCs/>
        </w:rPr>
        <w:t>IEEE Transactions on Professional Communication</w:t>
      </w:r>
      <w:r w:rsidRPr="00875089">
        <w:rPr>
          <w:rFonts w:ascii="Times New Roman" w:hAnsi="Times New Roman" w:cs="Times New Roman"/>
        </w:rPr>
        <w:t xml:space="preserve">, </w:t>
      </w:r>
      <w:r w:rsidRPr="00875089">
        <w:rPr>
          <w:rFonts w:ascii="Times New Roman" w:hAnsi="Times New Roman" w:cs="Times New Roman"/>
          <w:i/>
          <w:iCs/>
        </w:rPr>
        <w:t>54</w:t>
      </w:r>
      <w:r w:rsidRPr="00875089">
        <w:rPr>
          <w:rFonts w:ascii="Times New Roman" w:hAnsi="Times New Roman" w:cs="Times New Roman"/>
        </w:rPr>
        <w:t>(3), 244–262. https://doi.org/10.1109/TPC.2011.2161844</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Louhiala-Salminen, L., &amp; Kankaanranta, A. (2012). Language as an issue in international internal communication: English or local language? If English, what English? </w:t>
      </w:r>
      <w:r w:rsidRPr="00875089">
        <w:rPr>
          <w:rFonts w:ascii="Times New Roman" w:hAnsi="Times New Roman" w:cs="Times New Roman"/>
          <w:i/>
          <w:iCs/>
        </w:rPr>
        <w:t>Public Relations Review</w:t>
      </w:r>
      <w:r w:rsidRPr="00875089">
        <w:rPr>
          <w:rFonts w:ascii="Times New Roman" w:hAnsi="Times New Roman" w:cs="Times New Roman"/>
        </w:rPr>
        <w:t xml:space="preserve">, </w:t>
      </w:r>
      <w:r w:rsidRPr="00875089">
        <w:rPr>
          <w:rFonts w:ascii="Times New Roman" w:hAnsi="Times New Roman" w:cs="Times New Roman"/>
          <w:i/>
          <w:iCs/>
        </w:rPr>
        <w:t>38</w:t>
      </w:r>
      <w:r w:rsidRPr="00875089">
        <w:rPr>
          <w:rFonts w:ascii="Times New Roman" w:hAnsi="Times New Roman" w:cs="Times New Roman"/>
        </w:rPr>
        <w:t>(2), 262–269. https://doi.org/10.1016/j.pubrev.2011.12.02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Malik, S., Malek, M., Saidin, S. F., &amp; Afip, L. A. (2022). English profeciacy among business students and its impact on academic performaNce. </w:t>
      </w:r>
      <w:r w:rsidRPr="00875089">
        <w:rPr>
          <w:rFonts w:ascii="Times New Roman" w:hAnsi="Times New Roman" w:cs="Times New Roman"/>
          <w:i/>
          <w:iCs/>
        </w:rPr>
        <w:t>International Journal of Education, Psychology and Counseling</w:t>
      </w:r>
      <w:r w:rsidRPr="00875089">
        <w:rPr>
          <w:rFonts w:ascii="Times New Roman" w:hAnsi="Times New Roman" w:cs="Times New Roman"/>
        </w:rPr>
        <w:t xml:space="preserve">, </w:t>
      </w:r>
      <w:r w:rsidRPr="00875089">
        <w:rPr>
          <w:rFonts w:ascii="Times New Roman" w:hAnsi="Times New Roman" w:cs="Times New Roman"/>
          <w:i/>
          <w:iCs/>
        </w:rPr>
        <w:t>7</w:t>
      </w:r>
      <w:r w:rsidRPr="00875089">
        <w:rPr>
          <w:rFonts w:ascii="Times New Roman" w:hAnsi="Times New Roman" w:cs="Times New Roman"/>
        </w:rPr>
        <w:t>(47), 327–336. https://doi.org/10.35631/IJEPC.747028</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Martirosyan, N. M., Hwang, E., &amp; Wanjohi, R. (2015). Impact of English Proficiency on Academic Performance of International Students. </w:t>
      </w:r>
      <w:r w:rsidRPr="00875089">
        <w:rPr>
          <w:rFonts w:ascii="Times New Roman" w:hAnsi="Times New Roman" w:cs="Times New Roman"/>
          <w:i/>
          <w:iCs/>
        </w:rPr>
        <w:t>Journal of International Students</w:t>
      </w:r>
      <w:r w:rsidRPr="00875089">
        <w:rPr>
          <w:rFonts w:ascii="Times New Roman" w:hAnsi="Times New Roman" w:cs="Times New Roman"/>
        </w:rPr>
        <w:t xml:space="preserve">, </w:t>
      </w:r>
      <w:r w:rsidRPr="00875089">
        <w:rPr>
          <w:rFonts w:ascii="Times New Roman" w:hAnsi="Times New Roman" w:cs="Times New Roman"/>
          <w:i/>
          <w:iCs/>
        </w:rPr>
        <w:t>5</w:t>
      </w:r>
      <w:r w:rsidRPr="00875089">
        <w:rPr>
          <w:rFonts w:ascii="Times New Roman" w:hAnsi="Times New Roman" w:cs="Times New Roman"/>
        </w:rPr>
        <w:t>(1), 60–71. https://doi.org/10.32674/jis.v5i1.443</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Ngan, N. K., &amp; Chi, N. P. (2023). EFL students’ difficulties   in understanding business English text. </w:t>
      </w:r>
      <w:r w:rsidRPr="00875089">
        <w:rPr>
          <w:rFonts w:ascii="Times New Roman" w:hAnsi="Times New Roman" w:cs="Times New Roman"/>
          <w:i/>
          <w:iCs/>
        </w:rPr>
        <w:t>European Journal of English Language Teaching</w:t>
      </w:r>
      <w:r w:rsidRPr="00875089">
        <w:rPr>
          <w:rFonts w:ascii="Times New Roman" w:hAnsi="Times New Roman" w:cs="Times New Roman"/>
        </w:rPr>
        <w:t xml:space="preserve">, </w:t>
      </w:r>
      <w:r w:rsidRPr="00875089">
        <w:rPr>
          <w:rFonts w:ascii="Times New Roman" w:hAnsi="Times New Roman" w:cs="Times New Roman"/>
          <w:i/>
          <w:iCs/>
        </w:rPr>
        <w:t>8</w:t>
      </w:r>
      <w:r w:rsidRPr="00875089">
        <w:rPr>
          <w:rFonts w:ascii="Times New Roman" w:hAnsi="Times New Roman" w:cs="Times New Roman"/>
        </w:rPr>
        <w:t>(5). https://doi.org/10.46827/ejel.v8i5.5085</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Ngarsou, V. (2022). Analysis of EFL students’ Errors in Writing at the Higher Teachers’ Training College of N’Djamena. </w:t>
      </w:r>
      <w:r w:rsidRPr="00875089">
        <w:rPr>
          <w:rFonts w:ascii="Times New Roman" w:hAnsi="Times New Roman" w:cs="Times New Roman"/>
          <w:i/>
          <w:iCs/>
        </w:rPr>
        <w:t>English Studies at NBU</w:t>
      </w:r>
      <w:r w:rsidRPr="00875089">
        <w:rPr>
          <w:rFonts w:ascii="Times New Roman" w:hAnsi="Times New Roman" w:cs="Times New Roman"/>
        </w:rPr>
        <w:t xml:space="preserve">, </w:t>
      </w:r>
      <w:r w:rsidRPr="00875089">
        <w:rPr>
          <w:rFonts w:ascii="Times New Roman" w:hAnsi="Times New Roman" w:cs="Times New Roman"/>
          <w:i/>
          <w:iCs/>
        </w:rPr>
        <w:t>8</w:t>
      </w:r>
      <w:r w:rsidRPr="00875089">
        <w:rPr>
          <w:rFonts w:ascii="Times New Roman" w:hAnsi="Times New Roman" w:cs="Times New Roman"/>
        </w:rPr>
        <w:t>(2), 289–300. https://doi.org/10.33919/esnbu.22.2.8</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Nguyen, H.-T. (2023). </w:t>
      </w:r>
      <w:r w:rsidRPr="00875089">
        <w:rPr>
          <w:rFonts w:ascii="Times New Roman" w:hAnsi="Times New Roman" w:cs="Times New Roman"/>
          <w:i/>
          <w:iCs/>
        </w:rPr>
        <w:t>Language Learning Motivation Among Vietnamese EFL Students</w:t>
      </w:r>
      <w:r w:rsidRPr="00875089">
        <w:rPr>
          <w:rFonts w:ascii="Times New Roman" w:hAnsi="Times New Roman" w:cs="Times New Roman"/>
        </w:rPr>
        <w:t>. 381–403. https://doi.org/10.22492/issn.2435-9467.2023.3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Nickerson, C. (2005). English as a lingua franca in international business contexts. </w:t>
      </w:r>
      <w:r w:rsidRPr="00875089">
        <w:rPr>
          <w:rFonts w:ascii="Times New Roman" w:hAnsi="Times New Roman" w:cs="Times New Roman"/>
          <w:i/>
          <w:iCs/>
        </w:rPr>
        <w:t>English for Specific Purposes</w:t>
      </w:r>
      <w:r w:rsidRPr="00875089">
        <w:rPr>
          <w:rFonts w:ascii="Times New Roman" w:hAnsi="Times New Roman" w:cs="Times New Roman"/>
        </w:rPr>
        <w:t xml:space="preserve">, </w:t>
      </w:r>
      <w:r w:rsidRPr="00875089">
        <w:rPr>
          <w:rFonts w:ascii="Times New Roman" w:hAnsi="Times New Roman" w:cs="Times New Roman"/>
          <w:i/>
          <w:iCs/>
        </w:rPr>
        <w:t>24</w:t>
      </w:r>
      <w:r w:rsidRPr="00875089">
        <w:rPr>
          <w:rFonts w:ascii="Times New Roman" w:hAnsi="Times New Roman" w:cs="Times New Roman"/>
        </w:rPr>
        <w:t>(4), 367–380. https://doi.org/10.1016/j.esp.2005.02.00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Omar, F. R., &amp; Barzani, S. H. H. (2022). English Writing Errors of Kurdish EFL Undergraduates: An Error Analysis. </w:t>
      </w:r>
      <w:r w:rsidRPr="00875089">
        <w:rPr>
          <w:rFonts w:ascii="Times New Roman" w:hAnsi="Times New Roman" w:cs="Times New Roman"/>
          <w:i/>
          <w:iCs/>
        </w:rPr>
        <w:t>International Journal of Social Sciences &amp; Educational Studies</w:t>
      </w:r>
      <w:r w:rsidRPr="00875089">
        <w:rPr>
          <w:rFonts w:ascii="Times New Roman" w:hAnsi="Times New Roman" w:cs="Times New Roman"/>
        </w:rPr>
        <w:t xml:space="preserve">, </w:t>
      </w:r>
      <w:r w:rsidRPr="00875089">
        <w:rPr>
          <w:rFonts w:ascii="Times New Roman" w:hAnsi="Times New Roman" w:cs="Times New Roman"/>
          <w:i/>
          <w:iCs/>
        </w:rPr>
        <w:t>9</w:t>
      </w:r>
      <w:r w:rsidRPr="00875089">
        <w:rPr>
          <w:rFonts w:ascii="Times New Roman" w:hAnsi="Times New Roman" w:cs="Times New Roman"/>
        </w:rPr>
        <w:t>(2). https://doi.org/10.23918/ijsses.v9i2p256</w:t>
      </w:r>
    </w:p>
    <w:p w:rsid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Peng, F., Wang, S., &amp; Yan, T. (2023). Enhancing Vocational Education through Innovative Skills Competitions: Challenges and Solutions. </w:t>
      </w:r>
      <w:r w:rsidRPr="00875089">
        <w:rPr>
          <w:rFonts w:ascii="Times New Roman" w:hAnsi="Times New Roman" w:cs="Times New Roman"/>
          <w:i/>
          <w:iCs/>
        </w:rPr>
        <w:t>Journal of Contemporary Educational Research</w:t>
      </w:r>
      <w:r w:rsidRPr="00875089">
        <w:rPr>
          <w:rFonts w:ascii="Times New Roman" w:hAnsi="Times New Roman" w:cs="Times New Roman"/>
        </w:rPr>
        <w:t xml:space="preserve">, </w:t>
      </w:r>
      <w:r w:rsidRPr="00875089">
        <w:rPr>
          <w:rFonts w:ascii="Times New Roman" w:hAnsi="Times New Roman" w:cs="Times New Roman"/>
          <w:i/>
          <w:iCs/>
        </w:rPr>
        <w:t>7</w:t>
      </w:r>
      <w:r w:rsidRPr="00875089">
        <w:rPr>
          <w:rFonts w:ascii="Times New Roman" w:hAnsi="Times New Roman" w:cs="Times New Roman"/>
        </w:rPr>
        <w:t>(7), 8–12. https://doi.org/10.26689/jcer.v7i7.5071</w:t>
      </w:r>
    </w:p>
    <w:p w:rsidR="00875089" w:rsidRDefault="00875089" w:rsidP="00875089">
      <w:pPr>
        <w:pStyle w:val="Bibliography"/>
        <w:spacing w:after="0" w:line="240" w:lineRule="auto"/>
        <w:ind w:left="567" w:hanging="567"/>
        <w:rPr>
          <w:rFonts w:ascii="Times New Roman" w:hAnsi="Times New Roman" w:cs="Times New Roman"/>
        </w:rPr>
      </w:pPr>
      <w:r>
        <w:rPr>
          <w:rFonts w:ascii="Times New Roman" w:hAnsi="Times New Roman" w:cs="Times New Roman"/>
        </w:rPr>
        <w:lastRenderedPageBreak/>
        <w:t>P</w:t>
      </w:r>
      <w:r w:rsidRPr="00875089">
        <w:rPr>
          <w:rFonts w:ascii="Times New Roman" w:hAnsi="Times New Roman" w:cs="Times New Roman"/>
        </w:rPr>
        <w:t>etrosyan, A. (2025, February 11). Most common languages used on the internet as of February 2025. Statista. https://www.statista.com/statistics/262946/share-of-the-most-common-languages-on-the-internet/</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Prasodjo, P., Moksin, S., &amp; Zaki, L. B. (2021). The acccuracy of business english curriculum to students’ communication performance: The EFL students’ perception. </w:t>
      </w:r>
      <w:r w:rsidRPr="00875089">
        <w:rPr>
          <w:rFonts w:ascii="Times New Roman" w:hAnsi="Times New Roman" w:cs="Times New Roman"/>
          <w:i/>
          <w:iCs/>
        </w:rPr>
        <w:t>Lingual: Journal of Language and Culture</w:t>
      </w:r>
      <w:r w:rsidRPr="00875089">
        <w:rPr>
          <w:rFonts w:ascii="Times New Roman" w:hAnsi="Times New Roman" w:cs="Times New Roman"/>
        </w:rPr>
        <w:t xml:space="preserve">, </w:t>
      </w:r>
      <w:r w:rsidRPr="00875089">
        <w:rPr>
          <w:rFonts w:ascii="Times New Roman" w:hAnsi="Times New Roman" w:cs="Times New Roman"/>
          <w:i/>
          <w:iCs/>
        </w:rPr>
        <w:t>12</w:t>
      </w:r>
      <w:r w:rsidRPr="00875089">
        <w:rPr>
          <w:rFonts w:ascii="Times New Roman" w:hAnsi="Times New Roman" w:cs="Times New Roman"/>
        </w:rPr>
        <w:t>(2), 40. https://doi.org/10.24843/LJLC.2021.v12.i02.p0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Rahman, A., Hamid, M., Farich Hizbana, A., Halik, N., &amp; Budianto, L. (2024). University Students’ Perspective on English Speaking Challenges: A Descriptive Study. </w:t>
      </w:r>
      <w:r w:rsidRPr="00875089">
        <w:rPr>
          <w:rFonts w:ascii="Times New Roman" w:hAnsi="Times New Roman" w:cs="Times New Roman"/>
          <w:i/>
          <w:iCs/>
        </w:rPr>
        <w:t>JET ADI BUANA</w:t>
      </w:r>
      <w:r w:rsidRPr="00875089">
        <w:rPr>
          <w:rFonts w:ascii="Times New Roman" w:hAnsi="Times New Roman" w:cs="Times New Roman"/>
        </w:rPr>
        <w:t xml:space="preserve">, </w:t>
      </w:r>
      <w:r w:rsidRPr="00875089">
        <w:rPr>
          <w:rFonts w:ascii="Times New Roman" w:hAnsi="Times New Roman" w:cs="Times New Roman"/>
          <w:i/>
          <w:iCs/>
        </w:rPr>
        <w:t>9</w:t>
      </w:r>
      <w:r w:rsidRPr="00875089">
        <w:rPr>
          <w:rFonts w:ascii="Times New Roman" w:hAnsi="Times New Roman" w:cs="Times New Roman"/>
        </w:rPr>
        <w:t>(01), 13–27. https://doi.org/10.36456/jet.v9.n01.2024.8763</w:t>
      </w:r>
    </w:p>
    <w:p w:rsidR="000F354D" w:rsidRPr="00875089" w:rsidRDefault="000F354D" w:rsidP="00875089">
      <w:pPr>
        <w:spacing w:after="0" w:line="240" w:lineRule="auto"/>
        <w:ind w:left="567" w:hanging="567"/>
        <w:rPr>
          <w:rFonts w:ascii="Times New Roman" w:hAnsi="Times New Roman" w:cs="Times New Roman"/>
        </w:rPr>
      </w:pPr>
      <w:r w:rsidRPr="00875089">
        <w:rPr>
          <w:rFonts w:ascii="Times New Roman" w:hAnsi="Times New Roman" w:cs="Times New Roman"/>
        </w:rPr>
        <w:t>Rao, V. C. S. (2019). English for business purposes: An ESP approach. Journal for Research Scholars and Professionals of English Language Teaching, 3(15), 1-8</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Ria, T. nove, &amp; Malik, D. (2020). Syllabus design in business english based on the needs of economics students. </w:t>
      </w:r>
      <w:r w:rsidRPr="00875089">
        <w:rPr>
          <w:rFonts w:ascii="Times New Roman" w:hAnsi="Times New Roman" w:cs="Times New Roman"/>
          <w:i/>
          <w:iCs/>
        </w:rPr>
        <w:t>ELT Forum: Journal of English Language Teaching</w:t>
      </w:r>
      <w:r w:rsidRPr="00875089">
        <w:rPr>
          <w:rFonts w:ascii="Times New Roman" w:hAnsi="Times New Roman" w:cs="Times New Roman"/>
        </w:rPr>
        <w:t xml:space="preserve">, </w:t>
      </w:r>
      <w:r w:rsidRPr="00875089">
        <w:rPr>
          <w:rFonts w:ascii="Times New Roman" w:hAnsi="Times New Roman" w:cs="Times New Roman"/>
          <w:i/>
          <w:iCs/>
        </w:rPr>
        <w:t>9</w:t>
      </w:r>
      <w:r w:rsidRPr="00875089">
        <w:rPr>
          <w:rFonts w:ascii="Times New Roman" w:hAnsi="Times New Roman" w:cs="Times New Roman"/>
        </w:rPr>
        <w:t>(2), 34–43. https://doi.org/10.15294/elt.v9i2.41714</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Sharma, L., &amp; Srivastava, M. (2019). Teachers’ motivation to adopt technology in higher education. </w:t>
      </w:r>
      <w:r w:rsidRPr="00875089">
        <w:rPr>
          <w:rFonts w:ascii="Times New Roman" w:hAnsi="Times New Roman" w:cs="Times New Roman"/>
          <w:i/>
          <w:iCs/>
        </w:rPr>
        <w:t>Journal of Applied Research in Higher Education</w:t>
      </w:r>
      <w:r w:rsidRPr="00875089">
        <w:rPr>
          <w:rFonts w:ascii="Times New Roman" w:hAnsi="Times New Roman" w:cs="Times New Roman"/>
        </w:rPr>
        <w:t xml:space="preserve">, </w:t>
      </w:r>
      <w:r w:rsidRPr="00875089">
        <w:rPr>
          <w:rFonts w:ascii="Times New Roman" w:hAnsi="Times New Roman" w:cs="Times New Roman"/>
          <w:i/>
          <w:iCs/>
        </w:rPr>
        <w:t>12</w:t>
      </w:r>
      <w:r w:rsidRPr="00875089">
        <w:rPr>
          <w:rFonts w:ascii="Times New Roman" w:hAnsi="Times New Roman" w:cs="Times New Roman"/>
        </w:rPr>
        <w:t>(4), 673–692. https://doi.org/10.1108/JARHE-07-2018-0156</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Simões, A. (2020). </w:t>
      </w:r>
      <w:r w:rsidRPr="00875089">
        <w:rPr>
          <w:rFonts w:ascii="Times New Roman" w:hAnsi="Times New Roman" w:cs="Times New Roman"/>
          <w:i/>
          <w:iCs/>
        </w:rPr>
        <w:t>Prepaing dtufents for the global workplace: Clasroom strategies for developing english and intercultural communication skills</w:t>
      </w:r>
      <w:r w:rsidRPr="00875089">
        <w:rPr>
          <w:rFonts w:ascii="Times New Roman" w:hAnsi="Times New Roman" w:cs="Times New Roman"/>
        </w:rPr>
        <w:t>. 7962–7971. https://doi.org/10.21125/iceri.2020.1765</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Sumaiya, B., Srivastava, S., Jain, V., &amp; Prakash, V. (2022). The Role of Effective Communication Skills in Professional Life. </w:t>
      </w:r>
      <w:r w:rsidRPr="00875089">
        <w:rPr>
          <w:rFonts w:ascii="Times New Roman" w:hAnsi="Times New Roman" w:cs="Times New Roman"/>
          <w:i/>
          <w:iCs/>
        </w:rPr>
        <w:t>World Journal of English Language</w:t>
      </w:r>
      <w:r w:rsidRPr="00875089">
        <w:rPr>
          <w:rFonts w:ascii="Times New Roman" w:hAnsi="Times New Roman" w:cs="Times New Roman"/>
        </w:rPr>
        <w:t xml:space="preserve">, </w:t>
      </w:r>
      <w:r w:rsidRPr="00875089">
        <w:rPr>
          <w:rFonts w:ascii="Times New Roman" w:hAnsi="Times New Roman" w:cs="Times New Roman"/>
          <w:i/>
          <w:iCs/>
        </w:rPr>
        <w:t>12</w:t>
      </w:r>
      <w:r w:rsidRPr="00875089">
        <w:rPr>
          <w:rFonts w:ascii="Times New Roman" w:hAnsi="Times New Roman" w:cs="Times New Roman"/>
        </w:rPr>
        <w:t>(3), 134. https://doi.org/10.5430/wjel.v12n3p134</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Tuan, N. H., &amp; Mai, T. N. (2015). </w:t>
      </w:r>
      <w:r w:rsidRPr="00875089">
        <w:rPr>
          <w:rFonts w:ascii="Times New Roman" w:hAnsi="Times New Roman" w:cs="Times New Roman"/>
          <w:i/>
          <w:iCs/>
        </w:rPr>
        <w:t>Factors affecting studens’ speaking performance at Le thanh hien hihgh school</w:t>
      </w:r>
      <w:r w:rsidRPr="00875089">
        <w:rPr>
          <w:rFonts w:ascii="Times New Roman" w:hAnsi="Times New Roman" w:cs="Times New Roman"/>
        </w:rPr>
        <w:t xml:space="preserve">. </w:t>
      </w:r>
      <w:r w:rsidRPr="00875089">
        <w:rPr>
          <w:rFonts w:ascii="Times New Roman" w:hAnsi="Times New Roman" w:cs="Times New Roman"/>
          <w:i/>
          <w:iCs/>
        </w:rPr>
        <w:t>3</w:t>
      </w:r>
      <w:r w:rsidRPr="00875089">
        <w:rPr>
          <w:rFonts w:ascii="Times New Roman" w:hAnsi="Times New Roman" w:cs="Times New Roman"/>
        </w:rPr>
        <w:t>(2).</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Ubaidillah, M.. (2019). Uncovering EFL Teachers’ Beliefs of English as an International Language. </w:t>
      </w:r>
      <w:r w:rsidRPr="00875089">
        <w:rPr>
          <w:rFonts w:ascii="Times New Roman" w:hAnsi="Times New Roman" w:cs="Times New Roman"/>
          <w:i/>
        </w:rPr>
        <w:t>Korea journal</w:t>
      </w:r>
      <w:r w:rsidRPr="00875089">
        <w:rPr>
          <w:rFonts w:ascii="Times New Roman" w:hAnsi="Times New Roman" w:cs="Times New Roman"/>
        </w:rPr>
        <w:t>. 14. 139-152. https://www.researchgate.net/publication/336576730_Uncovering_EFL_Teachers'_Beliefs_of_English_as_an_International_Language</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Umamah, A., Hidayanti, I., &amp; Kurniasih, K. (2019). Kesulitan mahasiswa dalam menulis teks eksposisi; analisis berbasis gender. </w:t>
      </w:r>
      <w:r w:rsidRPr="00875089">
        <w:rPr>
          <w:rFonts w:ascii="Times New Roman" w:hAnsi="Times New Roman" w:cs="Times New Roman"/>
          <w:i/>
          <w:iCs/>
        </w:rPr>
        <w:t>Jurnal Pendidikan dan Kebudayaan</w:t>
      </w:r>
      <w:r w:rsidRPr="00875089">
        <w:rPr>
          <w:rFonts w:ascii="Times New Roman" w:hAnsi="Times New Roman" w:cs="Times New Roman"/>
        </w:rPr>
        <w:t xml:space="preserve">, </w:t>
      </w:r>
      <w:r w:rsidRPr="00875089">
        <w:rPr>
          <w:rFonts w:ascii="Times New Roman" w:hAnsi="Times New Roman" w:cs="Times New Roman"/>
          <w:i/>
          <w:iCs/>
        </w:rPr>
        <w:t>4</w:t>
      </w:r>
      <w:r w:rsidRPr="00875089">
        <w:rPr>
          <w:rFonts w:ascii="Times New Roman" w:hAnsi="Times New Roman" w:cs="Times New Roman"/>
        </w:rPr>
        <w:t>(1), 33–50. https://doi.org/10.24832/jpnk.v4i1.1004</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Wulandari, M. F. (2023). English for business management student: Need analysis in English for specific purposes (ESP). </w:t>
      </w:r>
      <w:r w:rsidRPr="00875089">
        <w:rPr>
          <w:rFonts w:ascii="Times New Roman" w:hAnsi="Times New Roman" w:cs="Times New Roman"/>
          <w:i/>
          <w:iCs/>
        </w:rPr>
        <w:t>International Journal of Research on English Teaching and Applied Linguistics</w:t>
      </w:r>
      <w:r w:rsidRPr="00875089">
        <w:rPr>
          <w:rFonts w:ascii="Times New Roman" w:hAnsi="Times New Roman" w:cs="Times New Roman"/>
        </w:rPr>
        <w:t xml:space="preserve">, </w:t>
      </w:r>
      <w:r w:rsidRPr="00875089">
        <w:rPr>
          <w:rFonts w:ascii="Times New Roman" w:hAnsi="Times New Roman" w:cs="Times New Roman"/>
          <w:i/>
          <w:iCs/>
        </w:rPr>
        <w:t>4</w:t>
      </w:r>
      <w:r w:rsidRPr="00875089">
        <w:rPr>
          <w:rFonts w:ascii="Times New Roman" w:hAnsi="Times New Roman" w:cs="Times New Roman"/>
        </w:rPr>
        <w:t>(1), 55–64. https://doi.org/10.30863/ijretal.v4i1.5011</w:t>
      </w:r>
    </w:p>
    <w:p w:rsidR="000F354D" w:rsidRPr="00875089" w:rsidRDefault="000F354D" w:rsidP="00875089">
      <w:pPr>
        <w:pStyle w:val="Bibliography"/>
        <w:spacing w:after="0" w:line="240" w:lineRule="auto"/>
        <w:ind w:left="567" w:hanging="567"/>
        <w:rPr>
          <w:rFonts w:ascii="Times New Roman" w:hAnsi="Times New Roman" w:cs="Times New Roman"/>
        </w:rPr>
      </w:pPr>
      <w:r w:rsidRPr="00875089">
        <w:rPr>
          <w:rFonts w:ascii="Times New Roman" w:hAnsi="Times New Roman" w:cs="Times New Roman"/>
        </w:rPr>
        <w:t xml:space="preserve">Xie, Q. (2023). Using Simulation in Business English Courses for China’s English Majors. </w:t>
      </w:r>
      <w:r w:rsidRPr="00875089">
        <w:rPr>
          <w:rFonts w:ascii="Times New Roman" w:hAnsi="Times New Roman" w:cs="Times New Roman"/>
          <w:i/>
          <w:iCs/>
        </w:rPr>
        <w:t>Sage Open</w:t>
      </w:r>
      <w:r w:rsidRPr="00875089">
        <w:rPr>
          <w:rFonts w:ascii="Times New Roman" w:hAnsi="Times New Roman" w:cs="Times New Roman"/>
        </w:rPr>
        <w:t xml:space="preserve">, </w:t>
      </w:r>
      <w:r w:rsidRPr="00875089">
        <w:rPr>
          <w:rFonts w:ascii="Times New Roman" w:hAnsi="Times New Roman" w:cs="Times New Roman"/>
          <w:i/>
          <w:iCs/>
        </w:rPr>
        <w:t>13</w:t>
      </w:r>
      <w:r w:rsidRPr="00875089">
        <w:rPr>
          <w:rFonts w:ascii="Times New Roman" w:hAnsi="Times New Roman" w:cs="Times New Roman"/>
        </w:rPr>
        <w:t>(4), 21582440231215987. https://doi.org/10.1177/21582440231215987</w:t>
      </w:r>
    </w:p>
    <w:p w:rsidR="000F354D" w:rsidRPr="00E91A9E" w:rsidRDefault="000F354D" w:rsidP="00E91A9E">
      <w:pPr>
        <w:pStyle w:val="Bibliography"/>
        <w:spacing w:after="0" w:line="240" w:lineRule="auto"/>
        <w:ind w:left="567" w:hanging="567"/>
        <w:rPr>
          <w:rFonts w:ascii="Times New Roman" w:hAnsi="Times New Roman" w:cs="Times New Roman"/>
          <w:color w:val="222222"/>
          <w:shd w:val="clear" w:color="auto" w:fill="FFFFFF"/>
        </w:rPr>
      </w:pPr>
      <w:r w:rsidRPr="00875089">
        <w:rPr>
          <w:rFonts w:ascii="Times New Roman" w:hAnsi="Times New Roman" w:cs="Times New Roman"/>
          <w:color w:val="222222"/>
          <w:shd w:val="clear" w:color="auto" w:fill="FFFFFF"/>
        </w:rPr>
        <w:t>Yunus, M., Efendi, E., Ronald, R., Ubaidillah, M. F., &amp; Lee, H. Y. (2023). Willingness to communicate in English: An interview study with Indonesian vocational high school students. </w:t>
      </w:r>
      <w:r w:rsidRPr="00875089">
        <w:rPr>
          <w:rFonts w:ascii="Times New Roman" w:hAnsi="Times New Roman" w:cs="Times New Roman"/>
          <w:i/>
          <w:iCs/>
          <w:color w:val="222222"/>
          <w:shd w:val="clear" w:color="auto" w:fill="FFFFFF"/>
        </w:rPr>
        <w:t>Langkawi Journal of The Association for Arabic and English</w:t>
      </w:r>
      <w:r w:rsidRPr="00875089">
        <w:rPr>
          <w:rFonts w:ascii="Times New Roman" w:hAnsi="Times New Roman" w:cs="Times New Roman"/>
          <w:color w:val="222222"/>
          <w:shd w:val="clear" w:color="auto" w:fill="FFFFFF"/>
        </w:rPr>
        <w:t>, </w:t>
      </w:r>
      <w:r w:rsidRPr="00875089">
        <w:rPr>
          <w:rFonts w:ascii="Times New Roman" w:hAnsi="Times New Roman" w:cs="Times New Roman"/>
          <w:i/>
          <w:iCs/>
          <w:color w:val="222222"/>
          <w:shd w:val="clear" w:color="auto" w:fill="FFFFFF"/>
        </w:rPr>
        <w:t>9</w:t>
      </w:r>
      <w:r w:rsidRPr="00875089">
        <w:rPr>
          <w:rFonts w:ascii="Times New Roman" w:hAnsi="Times New Roman" w:cs="Times New Roman"/>
          <w:color w:val="222222"/>
          <w:shd w:val="clear" w:color="auto" w:fill="FFFFFF"/>
        </w:rPr>
        <w:t>(1), 44-55.</w:t>
      </w:r>
      <w:r w:rsidRPr="00875089">
        <w:rPr>
          <w:rFonts w:ascii="Times New Roman" w:hAnsi="Times New Roman" w:cs="Times New Roman"/>
        </w:rPr>
        <w:t xml:space="preserve">  </w:t>
      </w:r>
      <w:r w:rsidRPr="00875089">
        <w:rPr>
          <w:rFonts w:ascii="Times New Roman" w:hAnsi="Times New Roman" w:cs="Times New Roman"/>
          <w:color w:val="222222"/>
          <w:shd w:val="clear" w:color="auto" w:fill="FFFFFF"/>
        </w:rPr>
        <w:t>http://dx.doi.org/10.31332/lkw.v0i0.52 91</w:t>
      </w:r>
    </w:p>
    <w:p w:rsidR="00FF0905" w:rsidRPr="00E91A9E" w:rsidRDefault="000F354D" w:rsidP="00E91A9E">
      <w:pPr>
        <w:spacing w:after="0" w:line="240" w:lineRule="auto"/>
        <w:rPr>
          <w:rFonts w:ascii="Times New Roman" w:hAnsi="Times New Roman" w:cs="Times New Roman"/>
          <w:sz w:val="24"/>
          <w:szCs w:val="24"/>
        </w:rPr>
      </w:pPr>
      <w:r w:rsidRPr="00875089">
        <w:rPr>
          <w:rFonts w:ascii="Times New Roman" w:hAnsi="Times New Roman" w:cs="Times New Roman"/>
        </w:rPr>
        <w:fldChar w:fldCharType="end"/>
      </w:r>
    </w:p>
    <w:p w:rsidR="00431314" w:rsidRPr="006F5A62" w:rsidRDefault="00594508" w:rsidP="00431314">
      <w:pPr>
        <w:spacing w:line="240" w:lineRule="auto"/>
        <w:rPr>
          <w:rFonts w:ascii="Times New Roman" w:eastAsia="Times New Roman" w:hAnsi="Times New Roman" w:cs="Times New Roman"/>
          <w:b/>
          <w:sz w:val="24"/>
          <w:szCs w:val="24"/>
        </w:rPr>
      </w:pP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r>
        <w:rPr>
          <w:rFonts w:ascii="Arial" w:eastAsia="Arial" w:hAnsi="Arial" w:cs="Arial"/>
          <w:b/>
        </w:rPr>
        <w:tab/>
      </w:r>
    </w:p>
    <w:p w:rsidR="00FF0905" w:rsidRPr="006F5A62" w:rsidRDefault="00FF0905" w:rsidP="006F5A62">
      <w:pPr>
        <w:spacing w:line="240" w:lineRule="auto"/>
        <w:ind w:left="5760" w:firstLine="720"/>
        <w:rPr>
          <w:rFonts w:ascii="Times New Roman" w:eastAsia="Times New Roman" w:hAnsi="Times New Roman" w:cs="Times New Roman"/>
          <w:b/>
          <w:sz w:val="24"/>
          <w:szCs w:val="24"/>
        </w:rPr>
      </w:pPr>
    </w:p>
    <w:sectPr w:rsidR="00FF0905" w:rsidRPr="006F5A62">
      <w:headerReference w:type="even" r:id="rId11"/>
      <w:headerReference w:type="default" r:id="rId12"/>
      <w:footerReference w:type="even" r:id="rId13"/>
      <w:footerReference w:type="default" r:id="rId14"/>
      <w:pgSz w:w="11907" w:h="16840"/>
      <w:pgMar w:top="1418" w:right="1134" w:bottom="1418"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68E5" w:rsidRDefault="003968E5">
      <w:pPr>
        <w:spacing w:after="0" w:line="240" w:lineRule="auto"/>
      </w:pPr>
      <w:r>
        <w:separator/>
      </w:r>
    </w:p>
  </w:endnote>
  <w:endnote w:type="continuationSeparator" w:id="0">
    <w:p w:rsidR="003968E5" w:rsidRDefault="00396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BatangCh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905" w:rsidRDefault="00594508">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B3891">
      <w:rPr>
        <w:noProof/>
        <w:color w:val="000000"/>
      </w:rPr>
      <w:t>8</w:t>
    </w:r>
    <w:r>
      <w:rPr>
        <w:color w:val="000000"/>
      </w:rPr>
      <w:fldChar w:fldCharType="end"/>
    </w:r>
  </w:p>
  <w:p w:rsidR="00FF0905" w:rsidRDefault="00FF0905">
    <w:pPr>
      <w:pBdr>
        <w:top w:val="nil"/>
        <w:left w:val="nil"/>
        <w:bottom w:val="nil"/>
        <w:right w:val="nil"/>
        <w:between w:val="nil"/>
      </w:pBdr>
      <w:tabs>
        <w:tab w:val="center" w:pos="4513"/>
        <w:tab w:val="right" w:pos="9026"/>
      </w:tabs>
      <w:spacing w:after="0" w:line="240" w:lineRule="auto"/>
      <w:rPr>
        <w:color w:val="000000"/>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905" w:rsidRDefault="00594508">
    <w:pPr>
      <w:pBdr>
        <w:top w:val="nil"/>
        <w:left w:val="nil"/>
        <w:bottom w:val="nil"/>
        <w:right w:val="nil"/>
        <w:between w:val="nil"/>
      </w:pBdr>
      <w:tabs>
        <w:tab w:val="center" w:pos="4513"/>
        <w:tab w:val="right" w:pos="9026"/>
      </w:tabs>
      <w:spacing w:after="0" w:line="240" w:lineRule="auto"/>
      <w:rPr>
        <w:color w:val="000000"/>
      </w:rPr>
    </w:pPr>
    <w:r>
      <w:rPr>
        <w:color w:val="000000"/>
      </w:rPr>
      <w:fldChar w:fldCharType="begin"/>
    </w:r>
    <w:r>
      <w:rPr>
        <w:color w:val="000000"/>
      </w:rPr>
      <w:instrText>PAGE</w:instrText>
    </w:r>
    <w:r>
      <w:rPr>
        <w:color w:val="000000"/>
      </w:rPr>
      <w:fldChar w:fldCharType="separate"/>
    </w:r>
    <w:r w:rsidR="00AB3891">
      <w:rPr>
        <w:noProof/>
        <w:color w:val="000000"/>
      </w:rPr>
      <w:t>9</w:t>
    </w:r>
    <w:r>
      <w:rPr>
        <w:color w:val="000000"/>
      </w:rPr>
      <w:fldChar w:fldCharType="end"/>
    </w:r>
  </w:p>
  <w:p w:rsidR="00FF0905" w:rsidRDefault="00FF0905">
    <w:pPr>
      <w:pBdr>
        <w:top w:val="nil"/>
        <w:left w:val="nil"/>
        <w:bottom w:val="nil"/>
        <w:right w:val="nil"/>
        <w:between w:val="nil"/>
      </w:pBdr>
      <w:tabs>
        <w:tab w:val="center" w:pos="4513"/>
        <w:tab w:val="right" w:pos="9026"/>
      </w:tabs>
      <w:spacing w:after="0" w:line="240" w:lineRule="auto"/>
      <w:jc w:val="right"/>
      <w:rPr>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68E5" w:rsidRDefault="003968E5">
      <w:pPr>
        <w:spacing w:after="0" w:line="240" w:lineRule="auto"/>
      </w:pPr>
      <w:r>
        <w:separator/>
      </w:r>
    </w:p>
  </w:footnote>
  <w:footnote w:type="continuationSeparator" w:id="0">
    <w:p w:rsidR="003968E5" w:rsidRDefault="003968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905" w:rsidRDefault="00FF0905">
    <w:pPr>
      <w:widowControl w:val="0"/>
      <w:pBdr>
        <w:top w:val="nil"/>
        <w:left w:val="nil"/>
        <w:bottom w:val="nil"/>
        <w:right w:val="nil"/>
        <w:between w:val="nil"/>
      </w:pBdr>
      <w:spacing w:after="0"/>
      <w:rPr>
        <w:sz w:val="24"/>
        <w:szCs w:val="24"/>
      </w:rPr>
    </w:pPr>
  </w:p>
  <w:tbl>
    <w:tblPr>
      <w:tblStyle w:val="a0"/>
      <w:tblW w:w="9950" w:type="dxa"/>
      <w:tblInd w:w="-115" w:type="dxa"/>
      <w:tblBorders>
        <w:bottom w:val="single" w:sz="18" w:space="0" w:color="808080"/>
        <w:insideV w:val="single" w:sz="18" w:space="0" w:color="808080"/>
      </w:tblBorders>
      <w:tblLayout w:type="fixed"/>
      <w:tblLook w:val="0400" w:firstRow="0" w:lastRow="0" w:firstColumn="0" w:lastColumn="0" w:noHBand="0" w:noVBand="1"/>
    </w:tblPr>
    <w:tblGrid>
      <w:gridCol w:w="8707"/>
      <w:gridCol w:w="1243"/>
    </w:tblGrid>
    <w:tr w:rsidR="00FF0905">
      <w:trPr>
        <w:trHeight w:val="288"/>
      </w:trPr>
      <w:tc>
        <w:tcPr>
          <w:tcW w:w="8707" w:type="dxa"/>
        </w:tcPr>
        <w:p w:rsidR="00FF0905" w:rsidRDefault="00594508">
          <w:pPr>
            <w:widowControl w:val="0"/>
            <w:tabs>
              <w:tab w:val="center" w:pos="4513"/>
              <w:tab w:val="right" w:pos="9026"/>
            </w:tabs>
            <w:spacing w:after="0" w:line="240" w:lineRule="auto"/>
            <w:rPr>
              <w:rFonts w:ascii="Arial" w:eastAsia="Arial" w:hAnsi="Arial" w:cs="Arial"/>
              <w:b/>
            </w:rPr>
          </w:pPr>
          <w:r>
            <w:rPr>
              <w:rFonts w:ascii="Arial" w:eastAsia="Arial" w:hAnsi="Arial" w:cs="Arial"/>
              <w:b/>
            </w:rPr>
            <w:t>ISSN 2337-6384                                                         JPX, Volume X, No. X, Mei</w:t>
          </w:r>
        </w:p>
      </w:tc>
      <w:tc>
        <w:tcPr>
          <w:tcW w:w="1243" w:type="dxa"/>
        </w:tcPr>
        <w:p w:rsidR="00FF0905" w:rsidRDefault="00063D73">
          <w:pPr>
            <w:widowControl w:val="0"/>
            <w:tabs>
              <w:tab w:val="center" w:pos="4513"/>
              <w:tab w:val="right" w:pos="9026"/>
            </w:tabs>
            <w:spacing w:after="0" w:line="240" w:lineRule="auto"/>
            <w:rPr>
              <w:rFonts w:ascii="Arial" w:eastAsia="Arial" w:hAnsi="Arial" w:cs="Arial"/>
              <w:b/>
              <w:color w:val="4F81BD"/>
            </w:rPr>
          </w:pPr>
          <w:r>
            <w:rPr>
              <w:rFonts w:ascii="Arial" w:eastAsia="Arial" w:hAnsi="Arial" w:cs="Arial"/>
              <w:b/>
            </w:rPr>
            <w:t>2025</w:t>
          </w:r>
        </w:p>
      </w:tc>
    </w:tr>
  </w:tbl>
  <w:p w:rsidR="00FF0905" w:rsidRDefault="00FF0905">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905" w:rsidRDefault="00FF0905">
    <w:pPr>
      <w:widowControl w:val="0"/>
      <w:pBdr>
        <w:top w:val="nil"/>
        <w:left w:val="nil"/>
        <w:bottom w:val="nil"/>
        <w:right w:val="nil"/>
        <w:between w:val="nil"/>
      </w:pBdr>
      <w:spacing w:after="0"/>
      <w:rPr>
        <w:color w:val="000000"/>
      </w:rPr>
    </w:pPr>
  </w:p>
  <w:tbl>
    <w:tblPr>
      <w:tblStyle w:val="a1"/>
      <w:tblW w:w="10096" w:type="dxa"/>
      <w:tblInd w:w="-115" w:type="dxa"/>
      <w:tblBorders>
        <w:bottom w:val="single" w:sz="18" w:space="0" w:color="808080"/>
        <w:insideV w:val="single" w:sz="18" w:space="0" w:color="808080"/>
      </w:tblBorders>
      <w:tblLayout w:type="fixed"/>
      <w:tblLook w:val="0400" w:firstRow="0" w:lastRow="0" w:firstColumn="0" w:lastColumn="0" w:noHBand="0" w:noVBand="1"/>
    </w:tblPr>
    <w:tblGrid>
      <w:gridCol w:w="8853"/>
      <w:gridCol w:w="1243"/>
    </w:tblGrid>
    <w:tr w:rsidR="00FF0905">
      <w:trPr>
        <w:trHeight w:val="288"/>
      </w:trPr>
      <w:tc>
        <w:tcPr>
          <w:tcW w:w="8853" w:type="dxa"/>
        </w:tcPr>
        <w:p w:rsidR="00FF0905" w:rsidRDefault="00594508">
          <w:pPr>
            <w:widowControl w:val="0"/>
            <w:tabs>
              <w:tab w:val="center" w:pos="4513"/>
              <w:tab w:val="right" w:pos="9026"/>
            </w:tabs>
            <w:spacing w:after="0" w:line="240" w:lineRule="auto"/>
            <w:rPr>
              <w:rFonts w:ascii="Arial" w:eastAsia="Arial" w:hAnsi="Arial" w:cs="Arial"/>
              <w:b/>
            </w:rPr>
          </w:pPr>
          <w:r>
            <w:rPr>
              <w:rFonts w:ascii="Arial" w:eastAsia="Arial" w:hAnsi="Arial" w:cs="Arial"/>
              <w:b/>
            </w:rPr>
            <w:t xml:space="preserve">ISSN 2337-6384                                                  </w:t>
          </w:r>
          <w:r w:rsidR="00355F41">
            <w:rPr>
              <w:rFonts w:ascii="Arial" w:eastAsia="Arial" w:hAnsi="Arial" w:cs="Arial"/>
              <w:b/>
            </w:rPr>
            <w:t xml:space="preserve">       JPX, Volume X, No. X, July</w:t>
          </w:r>
        </w:p>
      </w:tc>
      <w:tc>
        <w:tcPr>
          <w:tcW w:w="1243" w:type="dxa"/>
        </w:tcPr>
        <w:p w:rsidR="00FF0905" w:rsidRDefault="00355F41">
          <w:pPr>
            <w:widowControl w:val="0"/>
            <w:tabs>
              <w:tab w:val="center" w:pos="4513"/>
              <w:tab w:val="right" w:pos="9026"/>
            </w:tabs>
            <w:spacing w:after="0" w:line="240" w:lineRule="auto"/>
            <w:rPr>
              <w:rFonts w:ascii="Arial" w:eastAsia="Arial" w:hAnsi="Arial" w:cs="Arial"/>
              <w:b/>
              <w:color w:val="4F81BD"/>
            </w:rPr>
          </w:pPr>
          <w:r>
            <w:rPr>
              <w:rFonts w:ascii="Arial" w:eastAsia="Arial" w:hAnsi="Arial" w:cs="Arial"/>
              <w:b/>
            </w:rPr>
            <w:t>2025</w:t>
          </w:r>
        </w:p>
      </w:tc>
    </w:tr>
  </w:tbl>
  <w:p w:rsidR="00FF0905" w:rsidRDefault="00FF0905">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53B86"/>
    <w:multiLevelType w:val="multilevel"/>
    <w:tmpl w:val="C77EB0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400F30CF"/>
    <w:multiLevelType w:val="hybridMultilevel"/>
    <w:tmpl w:val="E7ECF7BC"/>
    <w:lvl w:ilvl="0" w:tplc="8D74315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0E547D"/>
    <w:multiLevelType w:val="hybridMultilevel"/>
    <w:tmpl w:val="095440D8"/>
    <w:lvl w:ilvl="0" w:tplc="7CA8A05A">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BA6184"/>
    <w:multiLevelType w:val="hybridMultilevel"/>
    <w:tmpl w:val="96F243E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9A7708"/>
    <w:multiLevelType w:val="hybridMultilevel"/>
    <w:tmpl w:val="3E76A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FF0905"/>
    <w:rsid w:val="00012417"/>
    <w:rsid w:val="00063D73"/>
    <w:rsid w:val="000E41A1"/>
    <w:rsid w:val="000F354D"/>
    <w:rsid w:val="001220EF"/>
    <w:rsid w:val="00293B78"/>
    <w:rsid w:val="002B6D1E"/>
    <w:rsid w:val="002B7988"/>
    <w:rsid w:val="002F381B"/>
    <w:rsid w:val="00301877"/>
    <w:rsid w:val="00355F41"/>
    <w:rsid w:val="003968E5"/>
    <w:rsid w:val="003C735D"/>
    <w:rsid w:val="003D724C"/>
    <w:rsid w:val="00426634"/>
    <w:rsid w:val="00431314"/>
    <w:rsid w:val="004A26CD"/>
    <w:rsid w:val="004B7FFD"/>
    <w:rsid w:val="004D59C1"/>
    <w:rsid w:val="00503DF8"/>
    <w:rsid w:val="00594508"/>
    <w:rsid w:val="00607DF5"/>
    <w:rsid w:val="00624DC4"/>
    <w:rsid w:val="00644F96"/>
    <w:rsid w:val="006F5A62"/>
    <w:rsid w:val="00702420"/>
    <w:rsid w:val="007138EB"/>
    <w:rsid w:val="00750305"/>
    <w:rsid w:val="00750900"/>
    <w:rsid w:val="00775032"/>
    <w:rsid w:val="00875089"/>
    <w:rsid w:val="00935BC0"/>
    <w:rsid w:val="00972FF8"/>
    <w:rsid w:val="009B7A2E"/>
    <w:rsid w:val="00A13204"/>
    <w:rsid w:val="00A420D3"/>
    <w:rsid w:val="00AA0621"/>
    <w:rsid w:val="00AB3891"/>
    <w:rsid w:val="00AC2975"/>
    <w:rsid w:val="00AF1514"/>
    <w:rsid w:val="00AF4F08"/>
    <w:rsid w:val="00CF67B1"/>
    <w:rsid w:val="00D114BF"/>
    <w:rsid w:val="00D967B3"/>
    <w:rsid w:val="00E264FA"/>
    <w:rsid w:val="00E265F9"/>
    <w:rsid w:val="00E56235"/>
    <w:rsid w:val="00E717A8"/>
    <w:rsid w:val="00E91A9E"/>
    <w:rsid w:val="00ED1254"/>
    <w:rsid w:val="00FA6D00"/>
    <w:rsid w:val="00FF0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AC2975"/>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List Paragraph1,Body of text+1,Body of text+2,Body of text+3,List Paragraph11"/>
    <w:basedOn w:val="Normal"/>
    <w:link w:val="ListParagraphChar"/>
    <w:uiPriority w:val="34"/>
    <w:qFormat/>
    <w:rsid w:val="007C591B"/>
    <w:pPr>
      <w:ind w:left="720"/>
      <w:contextualSpacing/>
    </w:p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7C591B"/>
    <w:rPr>
      <w:lang w:val="en-US"/>
    </w:rPr>
  </w:style>
  <w:style w:type="paragraph" w:styleId="Header">
    <w:name w:val="header"/>
    <w:basedOn w:val="Normal"/>
    <w:link w:val="HeaderChar"/>
    <w:uiPriority w:val="99"/>
    <w:unhideWhenUsed/>
    <w:rsid w:val="00ED5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F74"/>
  </w:style>
  <w:style w:type="paragraph" w:styleId="Footer">
    <w:name w:val="footer"/>
    <w:basedOn w:val="Normal"/>
    <w:link w:val="FooterChar"/>
    <w:uiPriority w:val="99"/>
    <w:unhideWhenUsed/>
    <w:rsid w:val="00ED5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F74"/>
  </w:style>
  <w:style w:type="table" w:styleId="TableGrid">
    <w:name w:val="Table Grid"/>
    <w:basedOn w:val="TableNormal"/>
    <w:uiPriority w:val="39"/>
    <w:rsid w:val="000246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02464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246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4643"/>
    <w:rPr>
      <w:rFonts w:ascii="Tahoma" w:hAnsi="Tahoma" w:cs="Tahoma"/>
      <w:sz w:val="16"/>
      <w:szCs w:val="16"/>
    </w:rPr>
  </w:style>
  <w:style w:type="character" w:styleId="Hyperlink">
    <w:name w:val="Hyperlink"/>
    <w:basedOn w:val="DefaultParagraphFont"/>
    <w:uiPriority w:val="99"/>
    <w:unhideWhenUsed/>
    <w:rsid w:val="00D42DD4"/>
    <w:rPr>
      <w:color w:val="0000FF" w:themeColor="hyperlink"/>
      <w:u w:val="single"/>
    </w:rPr>
  </w:style>
  <w:style w:type="paragraph" w:styleId="BodyText2">
    <w:name w:val="Body Text 2"/>
    <w:link w:val="BodyText2Char"/>
    <w:uiPriority w:val="99"/>
    <w:unhideWhenUsed/>
    <w:rsid w:val="00BB5833"/>
    <w:pPr>
      <w:spacing w:after="120" w:line="300" w:lineRule="auto"/>
      <w:jc w:val="center"/>
    </w:pPr>
    <w:rPr>
      <w:rFonts w:ascii="Tw Cen MT" w:eastAsia="Times New Roman" w:hAnsi="Tw Cen MT" w:cs="Times New Roman"/>
      <w:b/>
      <w:bCs/>
      <w:color w:val="000000"/>
      <w:kern w:val="28"/>
      <w:sz w:val="30"/>
      <w:szCs w:val="30"/>
      <w:lang w:eastAsia="id-ID"/>
    </w:rPr>
  </w:style>
  <w:style w:type="character" w:customStyle="1" w:styleId="BodyText2Char">
    <w:name w:val="Body Text 2 Char"/>
    <w:basedOn w:val="DefaultParagraphFont"/>
    <w:link w:val="BodyText2"/>
    <w:uiPriority w:val="99"/>
    <w:rsid w:val="00BB5833"/>
    <w:rPr>
      <w:rFonts w:ascii="Tw Cen MT" w:eastAsia="Times New Roman" w:hAnsi="Tw Cen MT" w:cs="Times New Roman"/>
      <w:b/>
      <w:bCs/>
      <w:color w:val="000000"/>
      <w:kern w:val="28"/>
      <w:sz w:val="30"/>
      <w:szCs w:val="30"/>
      <w:lang w:eastAsia="id-ID"/>
    </w:rPr>
  </w:style>
  <w:style w:type="paragraph" w:customStyle="1" w:styleId="Reference">
    <w:name w:val="Reference"/>
    <w:basedOn w:val="Normal"/>
    <w:autoRedefine/>
    <w:rsid w:val="005D45DD"/>
    <w:pPr>
      <w:widowControl w:val="0"/>
      <w:autoSpaceDE w:val="0"/>
      <w:autoSpaceDN w:val="0"/>
      <w:adjustRightInd w:val="0"/>
      <w:spacing w:before="60" w:after="0" w:line="240" w:lineRule="auto"/>
      <w:jc w:val="both"/>
      <w:textAlignment w:val="baseline"/>
    </w:pPr>
    <w:rPr>
      <w:rFonts w:ascii="Times New Roman" w:eastAsia="BatangChe" w:hAnsi="Times New Roman" w:cs="Times New Roman"/>
      <w:sz w:val="24"/>
      <w:szCs w:val="20"/>
      <w:lang w:eastAsia="ko-KR"/>
    </w:rPr>
  </w:style>
  <w:style w:type="table" w:customStyle="1" w:styleId="ListTable2Accent3">
    <w:name w:val="List Table 2 Accent 3"/>
    <w:basedOn w:val="TableNormal"/>
    <w:uiPriority w:val="47"/>
    <w:rsid w:val="00E970FA"/>
    <w:pPr>
      <w:spacing w:after="0" w:line="240" w:lineRule="auto"/>
    </w:pPr>
    <w:rPr>
      <w:rFonts w:eastAsiaTheme="minorHAnsi"/>
      <w:lang w:val="en-ID"/>
    </w:rPr>
    <w:tblPr>
      <w:tblStyleRowBandSize w:val="1"/>
      <w:tblStyleColBandSize w:val="1"/>
      <w:tblInd w:w="0" w:type="dxa"/>
      <w:tblBorders>
        <w:top w:val="single" w:sz="4" w:space="0" w:color="C2D69B" w:themeColor="accent3" w:themeTint="99"/>
        <w:bottom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rmalWeb">
    <w:name w:val="Normal (Web)"/>
    <w:basedOn w:val="Normal"/>
    <w:uiPriority w:val="99"/>
    <w:unhideWhenUsed/>
    <w:rsid w:val="00E970F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E970FA"/>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 w:type="table" w:customStyle="1" w:styleId="a1">
    <w:basedOn w:val="TableNormal"/>
    <w:tblPr>
      <w:tblStyleRowBandSize w:val="1"/>
      <w:tblStyleColBandSize w:val="1"/>
      <w:tblInd w:w="0" w:type="dxa"/>
      <w:tblCellMar>
        <w:top w:w="72" w:type="dxa"/>
        <w:left w:w="115" w:type="dxa"/>
        <w:bottom w:w="72" w:type="dxa"/>
        <w:right w:w="115" w:type="dxa"/>
      </w:tblCellMar>
    </w:tblPr>
  </w:style>
  <w:style w:type="paragraph" w:styleId="Caption">
    <w:name w:val="caption"/>
    <w:basedOn w:val="Normal"/>
    <w:next w:val="Normal"/>
    <w:uiPriority w:val="35"/>
    <w:unhideWhenUsed/>
    <w:qFormat/>
    <w:rsid w:val="004B7FFD"/>
    <w:pPr>
      <w:spacing w:line="240" w:lineRule="auto"/>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rsid w:val="004B7FFD"/>
    <w:rPr>
      <w:b/>
      <w:sz w:val="24"/>
      <w:szCs w:val="24"/>
    </w:rPr>
  </w:style>
  <w:style w:type="character" w:customStyle="1" w:styleId="Heading7Char">
    <w:name w:val="Heading 7 Char"/>
    <w:basedOn w:val="DefaultParagraphFont"/>
    <w:link w:val="Heading7"/>
    <w:uiPriority w:val="9"/>
    <w:rsid w:val="00AC2975"/>
    <w:rPr>
      <w:rFonts w:asciiTheme="majorHAnsi" w:eastAsiaTheme="majorEastAsia" w:hAnsiTheme="majorHAnsi" w:cstheme="majorBidi"/>
      <w:i/>
      <w:iCs/>
      <w:color w:val="404040" w:themeColor="text1" w:themeTint="BF"/>
    </w:rPr>
  </w:style>
  <w:style w:type="paragraph" w:styleId="Bibliography">
    <w:name w:val="Bibliography"/>
    <w:basedOn w:val="Normal"/>
    <w:next w:val="Normal"/>
    <w:uiPriority w:val="37"/>
    <w:unhideWhenUsed/>
    <w:rsid w:val="000F35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AC2975"/>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List Paragraph1,Body of text+1,Body of text+2,Body of text+3,List Paragraph11"/>
    <w:basedOn w:val="Normal"/>
    <w:link w:val="ListParagraphChar"/>
    <w:uiPriority w:val="34"/>
    <w:qFormat/>
    <w:rsid w:val="007C591B"/>
    <w:pPr>
      <w:ind w:left="720"/>
      <w:contextualSpacing/>
    </w:p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7C591B"/>
    <w:rPr>
      <w:lang w:val="en-US"/>
    </w:rPr>
  </w:style>
  <w:style w:type="paragraph" w:styleId="Header">
    <w:name w:val="header"/>
    <w:basedOn w:val="Normal"/>
    <w:link w:val="HeaderChar"/>
    <w:uiPriority w:val="99"/>
    <w:unhideWhenUsed/>
    <w:rsid w:val="00ED5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F74"/>
  </w:style>
  <w:style w:type="paragraph" w:styleId="Footer">
    <w:name w:val="footer"/>
    <w:basedOn w:val="Normal"/>
    <w:link w:val="FooterChar"/>
    <w:uiPriority w:val="99"/>
    <w:unhideWhenUsed/>
    <w:rsid w:val="00ED5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F74"/>
  </w:style>
  <w:style w:type="table" w:styleId="TableGrid">
    <w:name w:val="Table Grid"/>
    <w:basedOn w:val="TableNormal"/>
    <w:uiPriority w:val="39"/>
    <w:rsid w:val="000246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02464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246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4643"/>
    <w:rPr>
      <w:rFonts w:ascii="Tahoma" w:hAnsi="Tahoma" w:cs="Tahoma"/>
      <w:sz w:val="16"/>
      <w:szCs w:val="16"/>
    </w:rPr>
  </w:style>
  <w:style w:type="character" w:styleId="Hyperlink">
    <w:name w:val="Hyperlink"/>
    <w:basedOn w:val="DefaultParagraphFont"/>
    <w:uiPriority w:val="99"/>
    <w:unhideWhenUsed/>
    <w:rsid w:val="00D42DD4"/>
    <w:rPr>
      <w:color w:val="0000FF" w:themeColor="hyperlink"/>
      <w:u w:val="single"/>
    </w:rPr>
  </w:style>
  <w:style w:type="paragraph" w:styleId="BodyText2">
    <w:name w:val="Body Text 2"/>
    <w:link w:val="BodyText2Char"/>
    <w:uiPriority w:val="99"/>
    <w:unhideWhenUsed/>
    <w:rsid w:val="00BB5833"/>
    <w:pPr>
      <w:spacing w:after="120" w:line="300" w:lineRule="auto"/>
      <w:jc w:val="center"/>
    </w:pPr>
    <w:rPr>
      <w:rFonts w:ascii="Tw Cen MT" w:eastAsia="Times New Roman" w:hAnsi="Tw Cen MT" w:cs="Times New Roman"/>
      <w:b/>
      <w:bCs/>
      <w:color w:val="000000"/>
      <w:kern w:val="28"/>
      <w:sz w:val="30"/>
      <w:szCs w:val="30"/>
      <w:lang w:eastAsia="id-ID"/>
    </w:rPr>
  </w:style>
  <w:style w:type="character" w:customStyle="1" w:styleId="BodyText2Char">
    <w:name w:val="Body Text 2 Char"/>
    <w:basedOn w:val="DefaultParagraphFont"/>
    <w:link w:val="BodyText2"/>
    <w:uiPriority w:val="99"/>
    <w:rsid w:val="00BB5833"/>
    <w:rPr>
      <w:rFonts w:ascii="Tw Cen MT" w:eastAsia="Times New Roman" w:hAnsi="Tw Cen MT" w:cs="Times New Roman"/>
      <w:b/>
      <w:bCs/>
      <w:color w:val="000000"/>
      <w:kern w:val="28"/>
      <w:sz w:val="30"/>
      <w:szCs w:val="30"/>
      <w:lang w:eastAsia="id-ID"/>
    </w:rPr>
  </w:style>
  <w:style w:type="paragraph" w:customStyle="1" w:styleId="Reference">
    <w:name w:val="Reference"/>
    <w:basedOn w:val="Normal"/>
    <w:autoRedefine/>
    <w:rsid w:val="005D45DD"/>
    <w:pPr>
      <w:widowControl w:val="0"/>
      <w:autoSpaceDE w:val="0"/>
      <w:autoSpaceDN w:val="0"/>
      <w:adjustRightInd w:val="0"/>
      <w:spacing w:before="60" w:after="0" w:line="240" w:lineRule="auto"/>
      <w:jc w:val="both"/>
      <w:textAlignment w:val="baseline"/>
    </w:pPr>
    <w:rPr>
      <w:rFonts w:ascii="Times New Roman" w:eastAsia="BatangChe" w:hAnsi="Times New Roman" w:cs="Times New Roman"/>
      <w:sz w:val="24"/>
      <w:szCs w:val="20"/>
      <w:lang w:eastAsia="ko-KR"/>
    </w:rPr>
  </w:style>
  <w:style w:type="table" w:customStyle="1" w:styleId="ListTable2Accent3">
    <w:name w:val="List Table 2 Accent 3"/>
    <w:basedOn w:val="TableNormal"/>
    <w:uiPriority w:val="47"/>
    <w:rsid w:val="00E970FA"/>
    <w:pPr>
      <w:spacing w:after="0" w:line="240" w:lineRule="auto"/>
    </w:pPr>
    <w:rPr>
      <w:rFonts w:eastAsiaTheme="minorHAnsi"/>
      <w:lang w:val="en-ID"/>
    </w:rPr>
    <w:tblPr>
      <w:tblStyleRowBandSize w:val="1"/>
      <w:tblStyleColBandSize w:val="1"/>
      <w:tblInd w:w="0" w:type="dxa"/>
      <w:tblBorders>
        <w:top w:val="single" w:sz="4" w:space="0" w:color="C2D69B" w:themeColor="accent3" w:themeTint="99"/>
        <w:bottom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rmalWeb">
    <w:name w:val="Normal (Web)"/>
    <w:basedOn w:val="Normal"/>
    <w:uiPriority w:val="99"/>
    <w:unhideWhenUsed/>
    <w:rsid w:val="00E970F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E970FA"/>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 w:type="table" w:customStyle="1" w:styleId="a1">
    <w:basedOn w:val="TableNormal"/>
    <w:tblPr>
      <w:tblStyleRowBandSize w:val="1"/>
      <w:tblStyleColBandSize w:val="1"/>
      <w:tblInd w:w="0" w:type="dxa"/>
      <w:tblCellMar>
        <w:top w:w="72" w:type="dxa"/>
        <w:left w:w="115" w:type="dxa"/>
        <w:bottom w:w="72" w:type="dxa"/>
        <w:right w:w="115" w:type="dxa"/>
      </w:tblCellMar>
    </w:tblPr>
  </w:style>
  <w:style w:type="paragraph" w:styleId="Caption">
    <w:name w:val="caption"/>
    <w:basedOn w:val="Normal"/>
    <w:next w:val="Normal"/>
    <w:uiPriority w:val="35"/>
    <w:unhideWhenUsed/>
    <w:qFormat/>
    <w:rsid w:val="004B7FFD"/>
    <w:pPr>
      <w:spacing w:line="240" w:lineRule="auto"/>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rsid w:val="004B7FFD"/>
    <w:rPr>
      <w:b/>
      <w:sz w:val="24"/>
      <w:szCs w:val="24"/>
    </w:rPr>
  </w:style>
  <w:style w:type="character" w:customStyle="1" w:styleId="Heading7Char">
    <w:name w:val="Heading 7 Char"/>
    <w:basedOn w:val="DefaultParagraphFont"/>
    <w:link w:val="Heading7"/>
    <w:uiPriority w:val="9"/>
    <w:rsid w:val="00AC2975"/>
    <w:rPr>
      <w:rFonts w:asciiTheme="majorHAnsi" w:eastAsiaTheme="majorEastAsia" w:hAnsiTheme="majorHAnsi" w:cstheme="majorBidi"/>
      <w:i/>
      <w:iCs/>
      <w:color w:val="404040" w:themeColor="text1" w:themeTint="BF"/>
    </w:rPr>
  </w:style>
  <w:style w:type="paragraph" w:styleId="Bibliography">
    <w:name w:val="Bibliography"/>
    <w:basedOn w:val="Normal"/>
    <w:next w:val="Normal"/>
    <w:uiPriority w:val="37"/>
    <w:unhideWhenUsed/>
    <w:rsid w:val="000F3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doi.org/10.4324/9781315734347"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SFMChL2IyWlCeT8L7tSeImrWSg==">CgMxLjA4AHIhMUNVS2pjTkt6aVdidG1Mb2xvOTdkamV3MHNDYXNBaklF</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C7C106-FB86-459D-AE0F-9B0B4AD65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4670</Words>
  <Characters>140625</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AR</dc:creator>
  <cp:lastModifiedBy>ASUS</cp:lastModifiedBy>
  <cp:revision>3</cp:revision>
  <dcterms:created xsi:type="dcterms:W3CDTF">2025-07-21T05:44:00Z</dcterms:created>
  <dcterms:modified xsi:type="dcterms:W3CDTF">2025-07-2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a5ea63a600f333c03cd0a9fd0729b5fb147178570631c77fd835728be7d639</vt:lpwstr>
  </property>
</Properties>
</file>